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128A" w:rsidRDefault="0014128A" w:rsidP="005B706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5B7068" w:rsidP="005B7068">
      <w:pPr>
        <w:spacing w:line="480" w:lineRule="auto"/>
        <w:jc w:val="both"/>
        <w:rPr>
          <w:rFonts w:ascii="Times New Roman" w:hAnsi="Times New Roman" w:cs="Times New Roman"/>
          <w:b/>
          <w:sz w:val="32"/>
          <w:szCs w:val="24"/>
          <w:u w:val="single"/>
        </w:rPr>
      </w:pPr>
      <w:r>
        <w:rPr>
          <w:rFonts w:ascii="Times New Roman" w:hAnsi="Times New Roman" w:cs="Times New Roman"/>
          <w:b/>
          <w:sz w:val="24"/>
          <w:szCs w:val="24"/>
          <w:u w:val="single"/>
        </w:rPr>
        <w:t xml:space="preserve">Project Title: </w:t>
      </w:r>
      <w:r w:rsidR="0014128A">
        <w:rPr>
          <w:rFonts w:ascii="Times New Roman" w:hAnsi="Times New Roman" w:cs="Times New Roman"/>
          <w:b/>
          <w:sz w:val="24"/>
          <w:szCs w:val="24"/>
          <w:u w:val="single"/>
        </w:rPr>
        <w:t>Particle Swarm Optimization (PSO)</w:t>
      </w:r>
    </w:p>
    <w:p w:rsidR="004C2FCE" w:rsidRDefault="004C2FCE"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Rastrigrn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w:t>
      </w:r>
      <w:r w:rsidR="00622DBE">
        <w:rPr>
          <w:rFonts w:ascii="Times New Roman" w:hAnsi="Times New Roman" w:cs="Times New Roman"/>
          <w:sz w:val="24"/>
          <w:szCs w:val="24"/>
        </w:rPr>
        <w:t xml:space="preserve"> it</w:t>
      </w:r>
      <w:r w:rsidR="00CC2D28">
        <w:rPr>
          <w:rFonts w:ascii="Times New Roman" w:hAnsi="Times New Roman" w:cs="Times New Roman"/>
          <w:sz w:val="24"/>
          <w:szCs w:val="24"/>
        </w:rPr>
        <w:t xml:space="preserve"> is to work with PSO.</w:t>
      </w:r>
    </w:p>
    <w:p w:rsidR="00C74D6B" w:rsidRDefault="004C2FCE" w:rsidP="005B7068">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Eberhart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asically, goal is to minimize error terms (difference between actual answer and predicted answer).</w:t>
      </w:r>
      <w:r w:rsidR="00B70B4A">
        <w:rPr>
          <w:rFonts w:ascii="Times New Roman" w:hAnsi="Times New Roman" w:cs="Times New Roman"/>
          <w:sz w:val="24"/>
          <w:szCs w:val="24"/>
        </w:rPr>
        <w:t xml:space="preserve"> Such goal categorizes PSO as </w:t>
      </w:r>
      <w:r w:rsidR="0014128A" w:rsidRPr="00B70B4A">
        <w:rPr>
          <w:rFonts w:ascii="Times New Roman" w:hAnsi="Times New Roman" w:cs="Times New Roman"/>
          <w:sz w:val="24"/>
          <w:szCs w:val="24"/>
        </w:rPr>
        <w:t xml:space="preserve">metaheuristic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every iteration, each particle updates its best position which it has attained till then, known as the “personal best” or ‘pbest” of that particle which helps it to determine its current velocity to some extent.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unction also keeps a track on the best position attained by the group, known as “global best” or “gbest”, which affects the velocities of the entire swarm at a definite rate. </w:t>
      </w:r>
    </w:p>
    <w:p w:rsidR="00307CAF" w:rsidRDefault="00307CAF" w:rsidP="005B7068">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5B7068">
      <w:pPr>
        <w:pStyle w:val="NormalWeb"/>
        <w:spacing w:before="0" w:beforeAutospacing="0" w:line="480" w:lineRule="auto"/>
        <w:jc w:val="both"/>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622DBE">
      <w:pPr>
        <w:spacing w:line="480" w:lineRule="auto"/>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B44016" w:rsidP="005B7068">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622DBE">
      <w:pPr>
        <w:spacing w:line="480" w:lineRule="auto"/>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B44016" w:rsidP="005B7068">
      <w:pPr>
        <w:spacing w:line="480" w:lineRule="auto"/>
        <w:ind w:firstLine="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B44016"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B44016"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B44016"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B44016"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B44016"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B44016"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B44016"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d,</w:t>
      </w:r>
    </w:p>
    <w:p w:rsidR="00D12C17" w:rsidRPr="00D12C17" w:rsidRDefault="00B44016"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B44016"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D12C17" w:rsidRPr="00D12C17" w:rsidRDefault="00B44016"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106AB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5B7068">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622DBE" w:rsidRPr="00851040" w:rsidRDefault="00B272E7"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2F05E1" w:rsidRDefault="002F05E1"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Time Complexity of PSO:</w:t>
      </w:r>
    </w:p>
    <w:p w:rsidR="002F05E1" w:rsidRPr="002F05E1" w:rsidRDefault="002F05E1" w:rsidP="00622DBE">
      <w:pPr>
        <w:spacing w:line="480" w:lineRule="auto"/>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t xml:space="preserve">The worst case time complexity of the algorithm is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The algorithm then defines/updates the global best posi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Moving on to the second “for” loop which runs for ‘n’ times. Inside this loop, the velocity and position is determined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
    <w:p w:rsidR="002F05E1" w:rsidRDefault="002F05E1"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r w:rsidR="00622DBE">
        <w:rPr>
          <w:rFonts w:ascii="Times New Roman" w:hAnsi="Times New Roman" w:cs="Times New Roman"/>
          <w:color w:val="000000"/>
          <w:sz w:val="24"/>
          <w:szCs w:val="24"/>
        </w:rPr>
        <w:t>O (n (</w:t>
      </w:r>
      <w:r>
        <w:rPr>
          <w:rFonts w:ascii="Times New Roman" w:hAnsi="Times New Roman" w:cs="Times New Roman"/>
          <w:color w:val="000000"/>
          <w:sz w:val="24"/>
          <w:szCs w:val="24"/>
        </w:rPr>
        <w:t xml:space="preserve">n+n)) which is equivalent to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622DBE" w:rsidRDefault="002F05E1" w:rsidP="002A0FDE">
      <w:pPr>
        <w:spacing w:line="480" w:lineRule="auto"/>
        <w:ind w:firstLine="720"/>
        <w:jc w:val="both"/>
        <w:rPr>
          <w:rFonts w:ascii="Times New Roman" w:hAnsi="Times New Roman" w:cs="Times New Roman"/>
          <w:color w:val="000000"/>
          <w:sz w:val="24"/>
          <w:szCs w:val="24"/>
        </w:rPr>
      </w:pPr>
      <w:r w:rsidRPr="00413514">
        <w:rPr>
          <w:rFonts w:ascii="Times New Roman" w:hAnsi="Times New Roman" w:cs="Times New Roman"/>
          <w:noProof/>
          <w:color w:val="000000"/>
          <w:sz w:val="24"/>
          <w:szCs w:val="24"/>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2A0FDE" w:rsidRPr="00F74C78" w:rsidRDefault="002A0FDE" w:rsidP="002A0FDE">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Fig 1. Basic PSO pseudocode</w:t>
      </w:r>
    </w:p>
    <w:p w:rsidR="00487FA9" w:rsidRDefault="00622DBE"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b/>
          <w:color w:val="000000"/>
          <w:sz w:val="28"/>
          <w:szCs w:val="28"/>
          <w:u w:val="single"/>
        </w:rPr>
        <w:lastRenderedPageBreak/>
        <w:t>Implementation and Experimental Analysis</w:t>
      </w:r>
      <w:r w:rsidR="006A03F6" w:rsidRPr="006A03F6">
        <w:rPr>
          <w:rFonts w:ascii="Times New Roman" w:hAnsi="Times New Roman" w:cs="Times New Roman"/>
          <w:b/>
          <w:color w:val="000000"/>
          <w:sz w:val="28"/>
          <w:szCs w:val="28"/>
          <w:u w:val="single"/>
        </w:rPr>
        <w:t xml:space="preserve"> of PSO:</w:t>
      </w:r>
    </w:p>
    <w:p w:rsidR="006A03F6" w:rsidRPr="00487FA9" w:rsidRDefault="00487FA9"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color w:val="000000"/>
          <w:sz w:val="24"/>
          <w:szCs w:val="24"/>
        </w:rPr>
        <w:t xml:space="preserve">For our implementation we took reference of the PSO code of Robert Green from his GitHub repository- rgreen13. Various modifications were made to make our code efficient while we implemented the referenced PSO code on our own of which the major change was that our objective function was different which we aimed to optimize. </w:t>
      </w:r>
      <w:r w:rsidR="006A03F6" w:rsidRPr="006A03F6">
        <w:rPr>
          <w:rFonts w:ascii="Times New Roman" w:hAnsi="Times New Roman" w:cs="Times New Roman"/>
          <w:color w:val="000000"/>
          <w:sz w:val="24"/>
          <w:szCs w:val="24"/>
        </w:rPr>
        <w:t xml:space="preserve">In order to validate </w:t>
      </w:r>
      <w:r w:rsidR="006A03F6">
        <w:rPr>
          <w:rFonts w:ascii="Times New Roman" w:hAnsi="Times New Roman" w:cs="Times New Roman"/>
          <w:color w:val="000000"/>
          <w:sz w:val="24"/>
          <w:szCs w:val="24"/>
        </w:rPr>
        <w:t xml:space="preserve">our implementation of PSO algorithm </w:t>
      </w:r>
      <w:r>
        <w:rPr>
          <w:rFonts w:ascii="Times New Roman" w:hAnsi="Times New Roman" w:cs="Times New Roman"/>
          <w:color w:val="000000"/>
          <w:sz w:val="24"/>
          <w:szCs w:val="24"/>
        </w:rPr>
        <w:t xml:space="preserve">used </w:t>
      </w:r>
      <w:r w:rsidR="006A03F6">
        <w:rPr>
          <w:rFonts w:ascii="Times New Roman" w:hAnsi="Times New Roman" w:cs="Times New Roman"/>
          <w:color w:val="000000"/>
          <w:sz w:val="24"/>
          <w:szCs w:val="24"/>
        </w:rPr>
        <w:t xml:space="preserve">PySwarms library. </w:t>
      </w:r>
      <w:r w:rsidR="006A03F6"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w:t>
      </w:r>
      <w:r>
        <w:rPr>
          <w:rFonts w:ascii="Times New Roman" w:hAnsi="Times New Roman" w:cs="Times New Roman"/>
          <w:color w:val="000000"/>
          <w:sz w:val="24"/>
          <w:szCs w:val="24"/>
        </w:rPr>
        <w:t xml:space="preserve">running time of both implementations </w:t>
      </w:r>
      <w:r w:rsidR="00530EBF">
        <w:rPr>
          <w:rFonts w:ascii="Times New Roman" w:hAnsi="Times New Roman" w:cs="Times New Roman"/>
          <w:color w:val="000000"/>
          <w:sz w:val="24"/>
          <w:szCs w:val="24"/>
        </w:rPr>
        <w:t>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Rastrigin function, </w:t>
      </w:r>
      <w:r w:rsidR="00585E23">
        <w:rPr>
          <w:rFonts w:ascii="Times New Roman" w:hAnsi="Times New Roman" w:cs="Times New Roman"/>
          <w:color w:val="000000"/>
          <w:sz w:val="24"/>
          <w:szCs w:val="24"/>
        </w:rPr>
        <w:t xml:space="preserve">we used </w:t>
      </w:r>
      <w:r w:rsidR="00585E23" w:rsidRPr="00585E23">
        <w:rPr>
          <w:rFonts w:ascii="Times New Roman" w:hAnsi="Times New Roman" w:cs="Times New Roman"/>
          <w:b/>
          <w:color w:val="000000"/>
          <w:sz w:val="24"/>
          <w:szCs w:val="24"/>
        </w:rPr>
        <w:t>pyswarms.single.global_best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arying number of iterations (Num_Iterations) </w:t>
      </w:r>
      <w:r w:rsidR="00FC164A">
        <w:rPr>
          <w:rFonts w:ascii="Times New Roman" w:hAnsi="Times New Roman" w:cs="Times New Roman"/>
          <w:color w:val="000000"/>
          <w:sz w:val="24"/>
          <w:szCs w:val="24"/>
        </w:rPr>
        <w:t>in the range [100, 3</w:t>
      </w:r>
      <w:r w:rsidR="002A0FDE">
        <w:rPr>
          <w:rFonts w:ascii="Times New Roman" w:hAnsi="Times New Roman" w:cs="Times New Roman"/>
          <w:color w:val="000000"/>
          <w:sz w:val="24"/>
          <w:szCs w:val="24"/>
        </w:rPr>
        <w:t xml:space="preserve">000] with 100 step interval and </w:t>
      </w:r>
      <w:r>
        <w:rPr>
          <w:rFonts w:ascii="Times New Roman" w:hAnsi="Times New Roman" w:cs="Times New Roman"/>
          <w:color w:val="000000"/>
          <w:sz w:val="24"/>
          <w:szCs w:val="24"/>
        </w:rPr>
        <w:t>keeping Num</w:t>
      </w:r>
      <w:r w:rsidR="002A0FDE">
        <w:rPr>
          <w:rFonts w:ascii="Times New Roman" w:hAnsi="Times New Roman" w:cs="Times New Roman"/>
          <w:color w:val="000000"/>
          <w:sz w:val="24"/>
          <w:szCs w:val="24"/>
        </w:rPr>
        <w:t>_Particles = 20 while</w:t>
      </w:r>
      <w:r w:rsidR="000A31BE">
        <w:rPr>
          <w:rFonts w:ascii="Times New Roman" w:hAnsi="Times New Roman" w:cs="Times New Roman"/>
          <w:color w:val="000000"/>
          <w:sz w:val="24"/>
          <w:szCs w:val="24"/>
        </w:rPr>
        <w:t xml:space="preserve"> Num_dime</w:t>
      </w:r>
      <w:r w:rsidR="005B7068">
        <w:rPr>
          <w:rFonts w:ascii="Times New Roman" w:hAnsi="Times New Roman" w:cs="Times New Roman"/>
          <w:color w:val="000000"/>
          <w:sz w:val="24"/>
          <w:szCs w:val="24"/>
        </w:rPr>
        <w:t>n</w:t>
      </w:r>
      <w:r w:rsidR="000A31BE">
        <w:rPr>
          <w:rFonts w:ascii="Times New Roman" w:hAnsi="Times New Roman" w:cs="Times New Roman"/>
          <w:color w:val="000000"/>
          <w:sz w:val="24"/>
          <w:szCs w:val="24"/>
        </w:rPr>
        <w:t>sions=2</w:t>
      </w:r>
    </w:p>
    <w:p w:rsidR="000A31BE" w:rsidRP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Num_</w:t>
      </w:r>
      <w:r>
        <w:rPr>
          <w:rFonts w:ascii="Times New Roman" w:hAnsi="Times New Roman" w:cs="Times New Roman"/>
          <w:color w:val="000000"/>
          <w:sz w:val="24"/>
          <w:szCs w:val="24"/>
        </w:rPr>
        <w:t>Particles</w:t>
      </w:r>
      <w:r w:rsidRPr="000A31BE">
        <w:rPr>
          <w:rFonts w:ascii="Times New Roman" w:hAnsi="Times New Roman" w:cs="Times New Roman"/>
          <w:color w:val="000000"/>
          <w:sz w:val="24"/>
          <w:szCs w:val="24"/>
        </w:rPr>
        <w:t xml:space="preserve">) </w:t>
      </w:r>
      <w:r w:rsidR="00FC164A">
        <w:rPr>
          <w:rFonts w:ascii="Times New Roman" w:hAnsi="Times New Roman" w:cs="Times New Roman"/>
          <w:color w:val="000000"/>
          <w:sz w:val="24"/>
          <w:szCs w:val="24"/>
        </w:rPr>
        <w:t>in range [10, 5</w:t>
      </w:r>
      <w:r w:rsidR="002A0FDE">
        <w:rPr>
          <w:rFonts w:ascii="Times New Roman" w:hAnsi="Times New Roman" w:cs="Times New Roman"/>
          <w:color w:val="000000"/>
          <w:sz w:val="24"/>
          <w:szCs w:val="24"/>
        </w:rPr>
        <w:t xml:space="preserve">00] with 10 step interval </w:t>
      </w:r>
      <w:r w:rsidRPr="000A31BE">
        <w:rPr>
          <w:rFonts w:ascii="Times New Roman" w:hAnsi="Times New Roman" w:cs="Times New Roman"/>
          <w:color w:val="000000"/>
          <w:sz w:val="24"/>
          <w:szCs w:val="24"/>
        </w:rPr>
        <w:t>while keeping Num_</w:t>
      </w:r>
      <w:r>
        <w:rPr>
          <w:rFonts w:ascii="Times New Roman" w:hAnsi="Times New Roman" w:cs="Times New Roman"/>
          <w:color w:val="000000"/>
          <w:sz w:val="24"/>
          <w:szCs w:val="24"/>
        </w:rPr>
        <w:t>Iterations = 5</w:t>
      </w:r>
      <w:r w:rsidRPr="000A31BE">
        <w:rPr>
          <w:rFonts w:ascii="Times New Roman" w:hAnsi="Times New Roman" w:cs="Times New Roman"/>
          <w:color w:val="000000"/>
          <w:sz w:val="24"/>
          <w:szCs w:val="24"/>
        </w:rPr>
        <w:t>0 and Num_dime</w:t>
      </w:r>
      <w:r w:rsidR="005B7068">
        <w:rPr>
          <w:rFonts w:ascii="Times New Roman" w:hAnsi="Times New Roman" w:cs="Times New Roman"/>
          <w:color w:val="000000"/>
          <w:sz w:val="24"/>
          <w:szCs w:val="24"/>
        </w:rPr>
        <w:t>n</w:t>
      </w:r>
      <w:r w:rsidRPr="000A31BE">
        <w:rPr>
          <w:rFonts w:ascii="Times New Roman" w:hAnsi="Times New Roman" w:cs="Times New Roman"/>
          <w:color w:val="000000"/>
          <w:sz w:val="24"/>
          <w:szCs w:val="24"/>
        </w:rPr>
        <w:t>sions=2</w:t>
      </w:r>
    </w:p>
    <w:p w:rsid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sidR="005B7068">
        <w:rPr>
          <w:rFonts w:ascii="Times New Roman" w:hAnsi="Times New Roman" w:cs="Times New Roman"/>
          <w:color w:val="000000"/>
          <w:sz w:val="24"/>
          <w:szCs w:val="24"/>
        </w:rPr>
        <w:t>dimensions</w:t>
      </w:r>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r w:rsidRPr="000A31BE">
        <w:rPr>
          <w:rFonts w:ascii="Times New Roman" w:hAnsi="Times New Roman" w:cs="Times New Roman"/>
          <w:color w:val="000000"/>
          <w:sz w:val="24"/>
          <w:szCs w:val="24"/>
        </w:rPr>
        <w:t>)</w:t>
      </w:r>
      <w:r w:rsidR="00FC164A">
        <w:rPr>
          <w:rFonts w:ascii="Times New Roman" w:hAnsi="Times New Roman" w:cs="Times New Roman"/>
          <w:color w:val="000000"/>
          <w:sz w:val="24"/>
          <w:szCs w:val="24"/>
        </w:rPr>
        <w:t xml:space="preserve"> in the range [2, 25</w:t>
      </w:r>
      <w:r w:rsidR="002A0FDE">
        <w:rPr>
          <w:rFonts w:ascii="Times New Roman" w:hAnsi="Times New Roman" w:cs="Times New Roman"/>
          <w:color w:val="000000"/>
          <w:sz w:val="24"/>
          <w:szCs w:val="24"/>
        </w:rPr>
        <w:t>] with 1 step interval</w:t>
      </w:r>
      <w:r w:rsidRPr="000A31BE">
        <w:rPr>
          <w:rFonts w:ascii="Times New Roman" w:hAnsi="Times New Roman" w:cs="Times New Roman"/>
          <w:color w:val="000000"/>
          <w:sz w:val="24"/>
          <w:szCs w:val="24"/>
        </w:rPr>
        <w:t xml:space="preserve"> while keeping Num_Particles = 20 and Num_</w:t>
      </w:r>
      <w:r>
        <w:rPr>
          <w:rFonts w:ascii="Times New Roman" w:hAnsi="Times New Roman" w:cs="Times New Roman"/>
          <w:color w:val="000000"/>
          <w:sz w:val="24"/>
          <w:szCs w:val="24"/>
        </w:rPr>
        <w:t>Iterations</w:t>
      </w:r>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252098" w:rsidRPr="00585E23" w:rsidRDefault="006A096B" w:rsidP="00252098">
      <w:pPr>
        <w:spacing w:line="480" w:lineRule="auto"/>
        <w:jc w:val="both"/>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 xml:space="preserve">We optimized Sphere function and Rastrigin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7E515D" w:rsidRPr="002A0FDE" w:rsidRDefault="00B2785E" w:rsidP="00B272E7">
      <w:pPr>
        <w:spacing w:line="480" w:lineRule="auto"/>
        <w:jc w:val="both"/>
        <w:rPr>
          <w:rFonts w:ascii="Times New Roman" w:hAnsi="Times New Roman" w:cs="Times New Roman"/>
          <w:color w:val="000000"/>
          <w:sz w:val="24"/>
          <w:szCs w:val="24"/>
          <w:u w:val="single"/>
        </w:rPr>
      </w:pPr>
      <w:r w:rsidRPr="002A0FDE">
        <w:rPr>
          <w:rFonts w:ascii="Times New Roman" w:hAnsi="Times New Roman" w:cs="Times New Roman"/>
          <w:color w:val="000000"/>
          <w:sz w:val="24"/>
          <w:szCs w:val="24"/>
          <w:u w:val="single"/>
        </w:rPr>
        <w:t>Comparison of Runtime of PSO and PySwarm</w:t>
      </w:r>
      <w:r w:rsidR="007E515D" w:rsidRPr="002A0FDE">
        <w:rPr>
          <w:rFonts w:ascii="Times New Roman" w:hAnsi="Times New Roman" w:cs="Times New Roman"/>
          <w:color w:val="000000"/>
          <w:sz w:val="24"/>
          <w:szCs w:val="24"/>
          <w:u w:val="single"/>
        </w:rPr>
        <w:t>s</w:t>
      </w:r>
      <w:r w:rsidRPr="002A0FDE">
        <w:rPr>
          <w:rFonts w:ascii="Times New Roman" w:hAnsi="Times New Roman" w:cs="Times New Roman"/>
          <w:color w:val="000000"/>
          <w:sz w:val="24"/>
          <w:szCs w:val="24"/>
          <w:u w:val="single"/>
        </w:rPr>
        <w:t>:</w:t>
      </w:r>
    </w:p>
    <w:p w:rsidR="00B2785E" w:rsidRDefault="00B2785E" w:rsidP="005B7068">
      <w:pPr>
        <w:pStyle w:val="ListParagraph"/>
        <w:numPr>
          <w:ilvl w:val="0"/>
          <w:numId w:val="12"/>
        </w:numPr>
        <w:rPr>
          <w:rFonts w:ascii="Times New Roman" w:hAnsi="Times New Roman" w:cs="Times New Roman"/>
          <w:color w:val="000000"/>
          <w:sz w:val="24"/>
          <w:szCs w:val="24"/>
          <w:u w:val="single"/>
        </w:rPr>
      </w:pPr>
      <w:r w:rsidRPr="005B7068">
        <w:rPr>
          <w:rFonts w:ascii="Times New Roman" w:hAnsi="Times New Roman" w:cs="Times New Roman"/>
          <w:color w:val="000000"/>
          <w:sz w:val="24"/>
          <w:szCs w:val="24"/>
          <w:u w:val="single"/>
        </w:rPr>
        <w:t>PSO sphere and</w:t>
      </w:r>
      <w:r w:rsidR="00252098">
        <w:rPr>
          <w:rFonts w:ascii="Times New Roman" w:hAnsi="Times New Roman" w:cs="Times New Roman"/>
          <w:color w:val="000000"/>
          <w:sz w:val="24"/>
          <w:szCs w:val="24"/>
          <w:u w:val="single"/>
        </w:rPr>
        <w:t xml:space="preserve"> PySwarms</w:t>
      </w:r>
      <w:r w:rsidRPr="005B7068">
        <w:rPr>
          <w:rFonts w:ascii="Times New Roman" w:hAnsi="Times New Roman" w:cs="Times New Roman"/>
          <w:color w:val="000000"/>
          <w:sz w:val="24"/>
          <w:szCs w:val="24"/>
          <w:u w:val="single"/>
        </w:rPr>
        <w:t>:</w:t>
      </w:r>
    </w:p>
    <w:p w:rsidR="00622DBE" w:rsidRPr="005B7068" w:rsidRDefault="00622DBE" w:rsidP="00622DBE">
      <w:pPr>
        <w:pStyle w:val="ListParagraph"/>
        <w:ind w:left="360"/>
        <w:rPr>
          <w:rFonts w:ascii="Times New Roman" w:hAnsi="Times New Roman" w:cs="Times New Roman"/>
          <w:color w:val="000000"/>
          <w:sz w:val="24"/>
          <w:szCs w:val="24"/>
          <w:u w:val="single"/>
        </w:rPr>
      </w:pPr>
    </w:p>
    <w:p w:rsidR="00B2785E" w:rsidRDefault="007E515D"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 Varying n</w:t>
      </w:r>
      <w:r w:rsidR="00B2785E" w:rsidRPr="00F92F24">
        <w:rPr>
          <w:rFonts w:ascii="Times New Roman" w:hAnsi="Times New Roman" w:cs="Times New Roman"/>
          <w:color w:val="000000"/>
          <w:sz w:val="24"/>
          <w:szCs w:val="24"/>
        </w:rPr>
        <w:t>umber of dimensions</w:t>
      </w:r>
    </w:p>
    <w:p w:rsidR="00622DBE" w:rsidRDefault="00622DBE" w:rsidP="00622DBE">
      <w:pPr>
        <w:pStyle w:val="ListParagraph"/>
        <w:rPr>
          <w:rFonts w:ascii="Times New Roman" w:hAnsi="Times New Roman" w:cs="Times New Roman"/>
          <w:color w:val="000000"/>
          <w:sz w:val="24"/>
          <w:szCs w:val="24"/>
        </w:rPr>
      </w:pPr>
    </w:p>
    <w:p w:rsidR="00622DBE" w:rsidRDefault="00840C47" w:rsidP="005E351D">
      <w:pPr>
        <w:pStyle w:val="ListParagraph"/>
        <w:rPr>
          <w:rFonts w:ascii="Times New Roman" w:hAnsi="Times New Roman" w:cs="Times New Roman"/>
          <w:color w:val="000000"/>
          <w:sz w:val="24"/>
          <w:szCs w:val="24"/>
        </w:rPr>
      </w:pPr>
      <w:r>
        <w:rPr>
          <w:noProof/>
        </w:rPr>
        <w:drawing>
          <wp:inline distT="0" distB="0" distL="0" distR="0" wp14:anchorId="35F99D40" wp14:editId="3272340B">
            <wp:extent cx="8229600" cy="341312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329" w:rsidRPr="005E351D" w:rsidRDefault="00033329" w:rsidP="005E351D">
      <w:pPr>
        <w:pStyle w:val="ListParagraph"/>
        <w:rPr>
          <w:rFonts w:ascii="Times New Roman" w:hAnsi="Times New Roman" w:cs="Times New Roman"/>
          <w:color w:val="000000"/>
          <w:sz w:val="24"/>
          <w:szCs w:val="24"/>
        </w:rPr>
      </w:pPr>
    </w:p>
    <w:p w:rsidR="00252098" w:rsidRDefault="005B7068" w:rsidP="005E351D">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ig 2. Comparison of the run time of our PSO implementation and PySwarms</w:t>
      </w:r>
      <w:r w:rsidR="008645DF">
        <w:rPr>
          <w:rFonts w:ascii="Times New Roman" w:hAnsi="Times New Roman" w:cs="Times New Roman"/>
          <w:color w:val="000000"/>
          <w:sz w:val="24"/>
          <w:szCs w:val="24"/>
        </w:rPr>
        <w:t xml:space="preserve"> for varying number of dimensions</w:t>
      </w:r>
      <w:r>
        <w:rPr>
          <w:rFonts w:ascii="Times New Roman" w:hAnsi="Times New Roman" w:cs="Times New Roman"/>
          <w:color w:val="000000"/>
          <w:sz w:val="24"/>
          <w:szCs w:val="24"/>
        </w:rPr>
        <w:t>,</w:t>
      </w:r>
      <w:r w:rsidR="00500B5A">
        <w:rPr>
          <w:rFonts w:ascii="Times New Roman" w:hAnsi="Times New Roman" w:cs="Times New Roman"/>
          <w:color w:val="000000"/>
          <w:sz w:val="24"/>
          <w:szCs w:val="24"/>
        </w:rPr>
        <w:t xml:space="preserve"> in µs</w:t>
      </w:r>
      <w:r w:rsidR="008645DF">
        <w:rPr>
          <w:rFonts w:ascii="Times New Roman" w:hAnsi="Times New Roman" w:cs="Times New Roman"/>
          <w:color w:val="000000"/>
          <w:sz w:val="24"/>
          <w:szCs w:val="24"/>
        </w:rPr>
        <w:t>, for sphere function.</w:t>
      </w:r>
    </w:p>
    <w:p w:rsidR="00033329" w:rsidRPr="005E351D" w:rsidRDefault="00033329" w:rsidP="005E351D">
      <w:pPr>
        <w:pStyle w:val="ListParagraph"/>
        <w:spacing w:line="240" w:lineRule="auto"/>
        <w:rPr>
          <w:rFonts w:ascii="Times New Roman" w:hAnsi="Times New Roman" w:cs="Times New Roman"/>
          <w:color w:val="000000"/>
          <w:sz w:val="24"/>
          <w:szCs w:val="24"/>
        </w:rPr>
      </w:pPr>
    </w:p>
    <w:p w:rsidR="005E351D" w:rsidRDefault="007E515D"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Comparing our runtime</w:t>
      </w:r>
      <w:r w:rsidR="00B278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PSO_sphere with </w:t>
      </w:r>
      <w:r w:rsidR="00B2785E">
        <w:rPr>
          <w:rFonts w:ascii="Times New Roman" w:hAnsi="Times New Roman" w:cs="Times New Roman"/>
          <w:color w:val="000000"/>
          <w:sz w:val="24"/>
          <w:szCs w:val="24"/>
        </w:rPr>
        <w:t>PySwarms</w:t>
      </w:r>
      <w:r>
        <w:rPr>
          <w:rFonts w:ascii="Times New Roman" w:hAnsi="Times New Roman" w:cs="Times New Roman"/>
          <w:color w:val="000000"/>
          <w:sz w:val="24"/>
          <w:szCs w:val="24"/>
        </w:rPr>
        <w:t>’ runtime</w:t>
      </w:r>
      <w:r w:rsidR="00B2785E">
        <w:rPr>
          <w:rFonts w:ascii="Times New Roman" w:hAnsi="Times New Roman" w:cs="Times New Roman"/>
          <w:color w:val="000000"/>
          <w:sz w:val="24"/>
          <w:szCs w:val="24"/>
        </w:rPr>
        <w:t xml:space="preserve">, it is noticeable that when the number of dimensions were less </w:t>
      </w:r>
      <w:r w:rsidR="005B7068">
        <w:rPr>
          <w:rFonts w:ascii="Times New Roman" w:hAnsi="Times New Roman" w:cs="Times New Roman"/>
          <w:color w:val="000000"/>
          <w:sz w:val="24"/>
          <w:szCs w:val="24"/>
        </w:rPr>
        <w:t xml:space="preserve">than </w:t>
      </w:r>
      <w:r w:rsidR="00E3196B">
        <w:rPr>
          <w:rFonts w:ascii="Times New Roman" w:hAnsi="Times New Roman" w:cs="Times New Roman"/>
          <w:color w:val="000000"/>
          <w:sz w:val="24"/>
          <w:szCs w:val="24"/>
        </w:rPr>
        <w:t>1</w:t>
      </w:r>
      <w:r w:rsidR="005B7068">
        <w:rPr>
          <w:rFonts w:ascii="Times New Roman" w:hAnsi="Times New Roman" w:cs="Times New Roman"/>
          <w:color w:val="000000"/>
          <w:sz w:val="24"/>
          <w:szCs w:val="24"/>
        </w:rPr>
        <w:t xml:space="preserve">3, </w:t>
      </w:r>
      <w:r w:rsidR="00B2785E">
        <w:rPr>
          <w:rFonts w:ascii="Times New Roman" w:hAnsi="Times New Roman" w:cs="Times New Roman"/>
          <w:color w:val="000000"/>
          <w:sz w:val="24"/>
          <w:szCs w:val="24"/>
        </w:rPr>
        <w:t>our PSO code proved to be more efficient</w:t>
      </w:r>
      <w:r>
        <w:rPr>
          <w:rFonts w:ascii="Times New Roman" w:hAnsi="Times New Roman" w:cs="Times New Roman"/>
          <w:color w:val="000000"/>
          <w:sz w:val="24"/>
          <w:szCs w:val="24"/>
        </w:rPr>
        <w:t xml:space="preserve"> whereas for greater dimen</w:t>
      </w:r>
      <w:r w:rsidR="00E3196B">
        <w:rPr>
          <w:rFonts w:ascii="Times New Roman" w:hAnsi="Times New Roman" w:cs="Times New Roman"/>
          <w:color w:val="000000"/>
          <w:sz w:val="24"/>
          <w:szCs w:val="24"/>
        </w:rPr>
        <w:t>sions, dimensions greater than 13</w:t>
      </w:r>
      <w:r>
        <w:rPr>
          <w:rFonts w:ascii="Times New Roman" w:hAnsi="Times New Roman" w:cs="Times New Roman"/>
          <w:color w:val="000000"/>
          <w:sz w:val="24"/>
          <w:szCs w:val="24"/>
        </w:rPr>
        <w:t xml:space="preserve">, </w:t>
      </w:r>
      <w:r w:rsidR="00B2785E">
        <w:rPr>
          <w:rFonts w:ascii="Times New Roman" w:hAnsi="Times New Roman" w:cs="Times New Roman"/>
          <w:color w:val="000000"/>
          <w:sz w:val="24"/>
          <w:szCs w:val="24"/>
        </w:rPr>
        <w:t>the runtime of PySwarm</w:t>
      </w:r>
      <w:r>
        <w:rPr>
          <w:rFonts w:ascii="Times New Roman" w:hAnsi="Times New Roman" w:cs="Times New Roman"/>
          <w:color w:val="000000"/>
          <w:sz w:val="24"/>
          <w:szCs w:val="24"/>
        </w:rPr>
        <w:t>s</w:t>
      </w:r>
      <w:r w:rsidR="00B2785E">
        <w:rPr>
          <w:rFonts w:ascii="Times New Roman" w:hAnsi="Times New Roman" w:cs="Times New Roman"/>
          <w:color w:val="000000"/>
          <w:sz w:val="24"/>
          <w:szCs w:val="24"/>
        </w:rPr>
        <w:t xml:space="preserve"> proved to be </w:t>
      </w:r>
      <w:r>
        <w:rPr>
          <w:rFonts w:ascii="Times New Roman" w:hAnsi="Times New Roman" w:cs="Times New Roman"/>
          <w:color w:val="000000"/>
          <w:sz w:val="24"/>
          <w:szCs w:val="24"/>
        </w:rPr>
        <w:t xml:space="preserve">more </w:t>
      </w:r>
      <w:r w:rsidR="00B2785E">
        <w:rPr>
          <w:rFonts w:ascii="Times New Roman" w:hAnsi="Times New Roman" w:cs="Times New Roman"/>
          <w:color w:val="000000"/>
          <w:sz w:val="24"/>
          <w:szCs w:val="24"/>
        </w:rPr>
        <w:t xml:space="preserve">efficient. </w:t>
      </w:r>
      <w:r w:rsidR="00E3196B">
        <w:rPr>
          <w:rFonts w:ascii="Times New Roman" w:hAnsi="Times New Roman" w:cs="Times New Roman"/>
          <w:color w:val="000000"/>
          <w:sz w:val="24"/>
          <w:szCs w:val="24"/>
        </w:rPr>
        <w:t xml:space="preserve">It is noticeable, looking at the graph that there exists some points for which </w:t>
      </w:r>
      <w:r w:rsidR="00E3196B">
        <w:rPr>
          <w:rFonts w:ascii="Times New Roman" w:hAnsi="Times New Roman" w:cs="Times New Roman"/>
          <w:color w:val="000000"/>
          <w:sz w:val="24"/>
          <w:szCs w:val="24"/>
        </w:rPr>
        <w:lastRenderedPageBreak/>
        <w:t>the runtime of both (PSO and PySwarms) is same</w:t>
      </w:r>
      <w:r w:rsidR="00CE66C1">
        <w:rPr>
          <w:rFonts w:ascii="Times New Roman" w:hAnsi="Times New Roman" w:cs="Times New Roman"/>
          <w:color w:val="000000"/>
          <w:sz w:val="24"/>
          <w:szCs w:val="24"/>
        </w:rPr>
        <w:t xml:space="preserve"> e.g. 13</w:t>
      </w:r>
      <w:r w:rsidR="00E3196B">
        <w:rPr>
          <w:rFonts w:ascii="Times New Roman" w:hAnsi="Times New Roman" w:cs="Times New Roman"/>
          <w:color w:val="000000"/>
          <w:sz w:val="24"/>
          <w:szCs w:val="24"/>
        </w:rPr>
        <w:t>.</w:t>
      </w:r>
      <w:r w:rsidR="00B2785E">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 xml:space="preserve">We can see when the number of dimensions is 25, our PSO_sphere has a runtime less than PySwarms (a difference of 8,730 µs). </w:t>
      </w:r>
      <w:r>
        <w:rPr>
          <w:rFonts w:ascii="Times New Roman" w:hAnsi="Times New Roman" w:cs="Times New Roman"/>
          <w:color w:val="000000"/>
          <w:sz w:val="24"/>
          <w:szCs w:val="24"/>
        </w:rPr>
        <w:t xml:space="preserve">The results conclude that PSO_sphere is </w:t>
      </w:r>
      <w:r w:rsidR="005B7068">
        <w:rPr>
          <w:rFonts w:ascii="Times New Roman" w:hAnsi="Times New Roman" w:cs="Times New Roman"/>
          <w:color w:val="000000"/>
          <w:sz w:val="24"/>
          <w:szCs w:val="24"/>
        </w:rPr>
        <w:t xml:space="preserve">less </w:t>
      </w:r>
      <w:r>
        <w:rPr>
          <w:rFonts w:ascii="Times New Roman" w:hAnsi="Times New Roman" w:cs="Times New Roman"/>
          <w:color w:val="000000"/>
          <w:sz w:val="24"/>
          <w:szCs w:val="24"/>
        </w:rPr>
        <w:t>efficient</w:t>
      </w:r>
      <w:r w:rsidR="00CE66C1">
        <w:rPr>
          <w:rFonts w:ascii="Times New Roman" w:hAnsi="Times New Roman" w:cs="Times New Roman"/>
          <w:color w:val="000000"/>
          <w:sz w:val="24"/>
          <w:szCs w:val="24"/>
        </w:rPr>
        <w:t xml:space="preserve"> at handling </w:t>
      </w:r>
      <w:r w:rsidR="005B7068">
        <w:rPr>
          <w:rFonts w:ascii="Times New Roman" w:hAnsi="Times New Roman" w:cs="Times New Roman"/>
          <w:color w:val="000000"/>
          <w:sz w:val="24"/>
          <w:szCs w:val="24"/>
        </w:rPr>
        <w:t>dimensions</w:t>
      </w:r>
      <w:r w:rsidR="00E3196B">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 xml:space="preserve">between 13 and 24 as compared to PySwarms but at 25 dimensions, its runtime is much lesser compared to that of PySwarms. </w:t>
      </w:r>
    </w:p>
    <w:p w:rsidR="00622DBE" w:rsidRDefault="00622DBE" w:rsidP="005E351D">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sidRPr="00F92F24">
        <w:rPr>
          <w:rFonts w:ascii="Times New Roman" w:hAnsi="Times New Roman" w:cs="Times New Roman"/>
          <w:color w:val="000000"/>
          <w:sz w:val="24"/>
          <w:szCs w:val="24"/>
        </w:rPr>
        <w:t>umber of iterations:</w:t>
      </w:r>
    </w:p>
    <w:p w:rsidR="00487FA9" w:rsidRPr="005E351D" w:rsidRDefault="00487FA9" w:rsidP="00487FA9">
      <w:pPr>
        <w:pStyle w:val="ListParagraph"/>
        <w:rPr>
          <w:rFonts w:ascii="Times New Roman" w:hAnsi="Times New Roman" w:cs="Times New Roman"/>
          <w:color w:val="000000"/>
          <w:sz w:val="24"/>
          <w:szCs w:val="24"/>
        </w:rPr>
      </w:pPr>
    </w:p>
    <w:p w:rsidR="00252098" w:rsidRDefault="00840C47" w:rsidP="00252098">
      <w:pPr>
        <w:pStyle w:val="ListParagraph"/>
        <w:rPr>
          <w:rFonts w:ascii="Times New Roman" w:hAnsi="Times New Roman" w:cs="Times New Roman"/>
          <w:color w:val="000000"/>
          <w:sz w:val="24"/>
          <w:szCs w:val="24"/>
        </w:rPr>
      </w:pPr>
      <w:r>
        <w:rPr>
          <w:noProof/>
        </w:rPr>
        <w:drawing>
          <wp:inline distT="0" distB="0" distL="0" distR="0" wp14:anchorId="7EBAA91E" wp14:editId="20D33300">
            <wp:extent cx="8229600" cy="3435985"/>
            <wp:effectExtent l="0" t="0" r="0"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87FA9" w:rsidRPr="00252098" w:rsidRDefault="00487FA9" w:rsidP="00252098">
      <w:pPr>
        <w:pStyle w:val="ListParagraph"/>
        <w:rPr>
          <w:rFonts w:ascii="Times New Roman" w:hAnsi="Times New Roman" w:cs="Times New Roman"/>
          <w:color w:val="000000"/>
          <w:sz w:val="24"/>
          <w:szCs w:val="24"/>
        </w:rPr>
      </w:pPr>
    </w:p>
    <w:p w:rsidR="008645DF" w:rsidRPr="00F92F24" w:rsidRDefault="008645DF" w:rsidP="00B2785E">
      <w:pPr>
        <w:pStyle w:val="ListParagrap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w:t>
      </w:r>
      <w:r w:rsidRPr="008645DF">
        <w:rPr>
          <w:rFonts w:ascii="Times New Roman" w:hAnsi="Times New Roman" w:cs="Times New Roman"/>
          <w:color w:val="000000"/>
          <w:sz w:val="24"/>
          <w:szCs w:val="24"/>
        </w:rPr>
        <w:t>Co</w:t>
      </w:r>
      <w:r w:rsidR="00500B5A">
        <w:rPr>
          <w:rFonts w:ascii="Times New Roman" w:hAnsi="Times New Roman" w:cs="Times New Roman"/>
          <w:color w:val="000000"/>
          <w:sz w:val="24"/>
          <w:szCs w:val="24"/>
        </w:rPr>
        <w:t>mparison of runtimes, in µs</w:t>
      </w:r>
      <w:r w:rsidRPr="008645DF">
        <w:rPr>
          <w:rFonts w:ascii="Times New Roman" w:hAnsi="Times New Roman" w:cs="Times New Roman"/>
          <w:color w:val="000000"/>
          <w:sz w:val="24"/>
          <w:szCs w:val="24"/>
        </w:rPr>
        <w:t xml:space="preserve">, between PySwarms and our PSO </w:t>
      </w:r>
      <w:r w:rsidR="00252098">
        <w:rPr>
          <w:rFonts w:ascii="Times New Roman" w:hAnsi="Times New Roman" w:cs="Times New Roman"/>
          <w:color w:val="000000"/>
          <w:sz w:val="24"/>
          <w:szCs w:val="24"/>
        </w:rPr>
        <w:t xml:space="preserve">implementation </w:t>
      </w:r>
      <w:r w:rsidRPr="008645DF">
        <w:rPr>
          <w:rFonts w:ascii="Times New Roman" w:hAnsi="Times New Roman" w:cs="Times New Roman"/>
          <w:color w:val="000000"/>
          <w:sz w:val="24"/>
          <w:szCs w:val="24"/>
        </w:rPr>
        <w:t>w</w:t>
      </w:r>
      <w:r>
        <w:rPr>
          <w:rFonts w:ascii="Times New Roman" w:hAnsi="Times New Roman" w:cs="Times New Roman"/>
          <w:color w:val="000000"/>
          <w:sz w:val="24"/>
          <w:szCs w:val="24"/>
        </w:rPr>
        <w:t>ith varying number of iterations for sphere function</w:t>
      </w:r>
      <w:r w:rsidR="00252098">
        <w:rPr>
          <w:rFonts w:ascii="Times New Roman" w:hAnsi="Times New Roman" w:cs="Times New Roman"/>
          <w:color w:val="000000"/>
          <w:sz w:val="24"/>
          <w:szCs w:val="24"/>
        </w:rPr>
        <w:t>.</w:t>
      </w:r>
    </w:p>
    <w:p w:rsidR="00487FA9" w:rsidRDefault="00622DBE"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shows that as the number of iterations increased, </w:t>
      </w:r>
      <w:r w:rsidR="00252098">
        <w:rPr>
          <w:rFonts w:ascii="Times New Roman" w:hAnsi="Times New Roman" w:cs="Times New Roman"/>
          <w:color w:val="000000"/>
          <w:sz w:val="24"/>
          <w:szCs w:val="24"/>
        </w:rPr>
        <w:t xml:space="preserve">the runtime of </w:t>
      </w:r>
      <w:r>
        <w:rPr>
          <w:rFonts w:ascii="Times New Roman" w:hAnsi="Times New Roman" w:cs="Times New Roman"/>
          <w:color w:val="000000"/>
          <w:sz w:val="24"/>
          <w:szCs w:val="24"/>
        </w:rPr>
        <w:t>both PSO_sphere and PySwarms</w:t>
      </w:r>
      <w:r w:rsidR="00252098">
        <w:rPr>
          <w:rFonts w:ascii="Times New Roman" w:hAnsi="Times New Roman" w:cs="Times New Roman"/>
          <w:color w:val="000000"/>
          <w:sz w:val="24"/>
          <w:szCs w:val="24"/>
        </w:rPr>
        <w:t xml:space="preserve"> also increased.</w:t>
      </w:r>
      <w:r w:rsidR="00840C47">
        <w:rPr>
          <w:rFonts w:ascii="Times New Roman" w:hAnsi="Times New Roman" w:cs="Times New Roman"/>
          <w:color w:val="000000"/>
          <w:sz w:val="24"/>
          <w:szCs w:val="24"/>
        </w:rPr>
        <w:t xml:space="preserve"> We can see that as the number of iterations are increased, there is a drastic change in the runtime of PySwarms as compared to our implemented code of PSO. </w:t>
      </w:r>
      <w:r w:rsidR="00252098">
        <w:rPr>
          <w:rFonts w:ascii="Times New Roman" w:hAnsi="Times New Roman" w:cs="Times New Roman"/>
          <w:color w:val="000000"/>
          <w:sz w:val="24"/>
          <w:szCs w:val="24"/>
        </w:rPr>
        <w:t>While contrasting both graph lines, i</w:t>
      </w:r>
      <w:r w:rsidR="00B2785E">
        <w:rPr>
          <w:rFonts w:ascii="Times New Roman" w:hAnsi="Times New Roman" w:cs="Times New Roman"/>
          <w:color w:val="000000"/>
          <w:sz w:val="24"/>
          <w:szCs w:val="24"/>
        </w:rPr>
        <w:t>t is noticeable that our PSO sphere is more efficient as compared to PySwarms</w:t>
      </w:r>
      <w:r w:rsidR="00840C47">
        <w:rPr>
          <w:rFonts w:ascii="Times New Roman" w:hAnsi="Times New Roman" w:cs="Times New Roman"/>
          <w:color w:val="000000"/>
          <w:sz w:val="24"/>
          <w:szCs w:val="24"/>
        </w:rPr>
        <w:t xml:space="preserve">. Especially for 2300 iterations, there is a difference of 608,257 </w:t>
      </w:r>
      <w:r w:rsidR="00CE66C1">
        <w:rPr>
          <w:rFonts w:ascii="Times New Roman" w:hAnsi="Times New Roman" w:cs="Times New Roman"/>
          <w:color w:val="000000"/>
          <w:sz w:val="24"/>
          <w:szCs w:val="24"/>
        </w:rPr>
        <w:t xml:space="preserve">µs </w:t>
      </w:r>
      <w:r w:rsidR="00E3196B">
        <w:rPr>
          <w:rFonts w:ascii="Times New Roman" w:hAnsi="Times New Roman" w:cs="Times New Roman"/>
          <w:color w:val="000000"/>
          <w:sz w:val="24"/>
          <w:szCs w:val="24"/>
        </w:rPr>
        <w:t>(greatest difference)</w:t>
      </w:r>
      <w:r w:rsidR="00840C47">
        <w:rPr>
          <w:rFonts w:ascii="Times New Roman" w:hAnsi="Times New Roman" w:cs="Times New Roman"/>
          <w:color w:val="000000"/>
          <w:sz w:val="24"/>
          <w:szCs w:val="24"/>
        </w:rPr>
        <w:t>. Hence it can be concluded that the p</w:t>
      </w:r>
      <w:r w:rsidR="00487FA9">
        <w:rPr>
          <w:rFonts w:ascii="Times New Roman" w:hAnsi="Times New Roman" w:cs="Times New Roman"/>
          <w:color w:val="000000"/>
          <w:sz w:val="24"/>
          <w:szCs w:val="24"/>
        </w:rPr>
        <w:t>erformance of PSO_sphere was more efficient than PySwarms while handling greater number of iterations.</w:t>
      </w:r>
    </w:p>
    <w:p w:rsidR="008645DF" w:rsidRDefault="008645DF" w:rsidP="00252098">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Pr>
          <w:rFonts w:ascii="Times New Roman" w:hAnsi="Times New Roman" w:cs="Times New Roman"/>
          <w:color w:val="000000"/>
          <w:sz w:val="24"/>
          <w:szCs w:val="24"/>
        </w:rPr>
        <w:t xml:space="preserve">umber of particles: </w:t>
      </w:r>
    </w:p>
    <w:p w:rsidR="00487FA9" w:rsidRPr="00252098" w:rsidRDefault="00487FA9" w:rsidP="00487FA9">
      <w:pPr>
        <w:pStyle w:val="ListParagraph"/>
        <w:rPr>
          <w:rFonts w:ascii="Times New Roman" w:hAnsi="Times New Roman" w:cs="Times New Roman"/>
          <w:color w:val="000000"/>
          <w:sz w:val="24"/>
          <w:szCs w:val="24"/>
        </w:rPr>
      </w:pPr>
    </w:p>
    <w:p w:rsidR="00252098" w:rsidRDefault="00840C47" w:rsidP="00252098">
      <w:pPr>
        <w:pStyle w:val="ListParagraph"/>
        <w:rPr>
          <w:rFonts w:ascii="Times New Roman" w:hAnsi="Times New Roman" w:cs="Times New Roman"/>
          <w:color w:val="000000"/>
          <w:sz w:val="24"/>
          <w:szCs w:val="24"/>
        </w:rPr>
      </w:pPr>
      <w:r>
        <w:rPr>
          <w:noProof/>
        </w:rPr>
        <w:drawing>
          <wp:inline distT="0" distB="0" distL="0" distR="0" wp14:anchorId="278133BB" wp14:editId="49FD5874">
            <wp:extent cx="8229600" cy="3441065"/>
            <wp:effectExtent l="0" t="0" r="0" b="698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7FA9" w:rsidRDefault="00487FA9" w:rsidP="00252098">
      <w:pPr>
        <w:pStyle w:val="ListParagraph"/>
        <w:rPr>
          <w:rFonts w:ascii="Times New Roman" w:hAnsi="Times New Roman" w:cs="Times New Roman"/>
          <w:color w:val="000000"/>
          <w:sz w:val="24"/>
          <w:szCs w:val="24"/>
        </w:rPr>
      </w:pPr>
    </w:p>
    <w:p w:rsidR="002A0FDE" w:rsidRPr="00033329" w:rsidRDefault="008645DF" w:rsidP="00033329">
      <w:pPr>
        <w:pStyle w:val="ListParagraph"/>
        <w:jc w:val="both"/>
        <w:rPr>
          <w:rFonts w:ascii="Times New Roman" w:hAnsi="Times New Roman" w:cs="Times New Roman"/>
          <w:color w:val="000000"/>
          <w:sz w:val="24"/>
          <w:szCs w:val="24"/>
        </w:rPr>
      </w:pPr>
      <w:r w:rsidRPr="00252098">
        <w:rPr>
          <w:rFonts w:ascii="Times New Roman" w:hAnsi="Times New Roman" w:cs="Times New Roman"/>
          <w:color w:val="000000"/>
          <w:sz w:val="24"/>
          <w:szCs w:val="24"/>
        </w:rPr>
        <w:t>Fig 4. Co</w:t>
      </w:r>
      <w:r w:rsidR="00500B5A">
        <w:rPr>
          <w:rFonts w:ascii="Times New Roman" w:hAnsi="Times New Roman" w:cs="Times New Roman"/>
          <w:color w:val="000000"/>
          <w:sz w:val="24"/>
          <w:szCs w:val="24"/>
        </w:rPr>
        <w:t>mparison of runtimes, in µs</w:t>
      </w:r>
      <w:r w:rsidRPr="00252098">
        <w:rPr>
          <w:rFonts w:ascii="Times New Roman" w:hAnsi="Times New Roman" w:cs="Times New Roman"/>
          <w:color w:val="000000"/>
          <w:sz w:val="24"/>
          <w:szCs w:val="24"/>
        </w:rPr>
        <w:t>, between PySwarms and our PSO with varying number of particles for sphere function.</w:t>
      </w:r>
    </w:p>
    <w:p w:rsidR="00487FA9" w:rsidRDefault="00487FA9"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4 shows that as the number of particles increased the runtime of PySwarms implementation </w:t>
      </w:r>
      <w:r w:rsidR="00840C47">
        <w:rPr>
          <w:rFonts w:ascii="Times New Roman" w:hAnsi="Times New Roman" w:cs="Times New Roman"/>
          <w:color w:val="000000"/>
          <w:sz w:val="24"/>
          <w:szCs w:val="24"/>
        </w:rPr>
        <w:t>remained the same with some fluctuations</w:t>
      </w:r>
      <w:r>
        <w:rPr>
          <w:rFonts w:ascii="Times New Roman" w:hAnsi="Times New Roman" w:cs="Times New Roman"/>
          <w:color w:val="000000"/>
          <w:sz w:val="24"/>
          <w:szCs w:val="24"/>
        </w:rPr>
        <w:t xml:space="preserve">. </w:t>
      </w:r>
      <w:r w:rsidR="00B2785E" w:rsidRPr="008F7CB1">
        <w:rPr>
          <w:rFonts w:ascii="Times New Roman" w:hAnsi="Times New Roman" w:cs="Times New Roman"/>
          <w:color w:val="000000"/>
          <w:sz w:val="24"/>
          <w:szCs w:val="24"/>
        </w:rPr>
        <w:t xml:space="preserve">Differentiating between </w:t>
      </w:r>
      <w:r>
        <w:rPr>
          <w:rFonts w:ascii="Times New Roman" w:hAnsi="Times New Roman" w:cs="Times New Roman"/>
          <w:color w:val="000000"/>
          <w:sz w:val="24"/>
          <w:szCs w:val="24"/>
        </w:rPr>
        <w:t xml:space="preserve">PSO_sphere’s </w:t>
      </w:r>
      <w:r w:rsidR="00B2785E" w:rsidRPr="008F7CB1">
        <w:rPr>
          <w:rFonts w:ascii="Times New Roman" w:hAnsi="Times New Roman" w:cs="Times New Roman"/>
          <w:color w:val="000000"/>
          <w:sz w:val="24"/>
          <w:szCs w:val="24"/>
        </w:rPr>
        <w:t>runtime a</w:t>
      </w:r>
      <w:r>
        <w:rPr>
          <w:rFonts w:ascii="Times New Roman" w:hAnsi="Times New Roman" w:cs="Times New Roman"/>
          <w:color w:val="000000"/>
          <w:sz w:val="24"/>
          <w:szCs w:val="24"/>
        </w:rPr>
        <w:t xml:space="preserve">nd PySwarms’ runtime, Fig 4 shows that runtime of </w:t>
      </w:r>
      <w:r w:rsidR="00E3196B">
        <w:rPr>
          <w:rFonts w:ascii="Times New Roman" w:hAnsi="Times New Roman" w:cs="Times New Roman"/>
          <w:color w:val="000000"/>
          <w:sz w:val="24"/>
          <w:szCs w:val="24"/>
        </w:rPr>
        <w:t>PySwarms remained between the ranges of 400</w:t>
      </w:r>
      <w:r>
        <w:rPr>
          <w:rFonts w:ascii="Times New Roman" w:hAnsi="Times New Roman" w:cs="Times New Roman"/>
          <w:color w:val="000000"/>
          <w:sz w:val="24"/>
          <w:szCs w:val="24"/>
        </w:rPr>
        <w:t xml:space="preserve">0 </w:t>
      </w:r>
      <w:r w:rsidR="00E3196B">
        <w:rPr>
          <w:rFonts w:ascii="Times New Roman" w:hAnsi="Times New Roman" w:cs="Times New Roman"/>
          <w:color w:val="000000"/>
          <w:sz w:val="24"/>
          <w:szCs w:val="24"/>
        </w:rPr>
        <w:t>microseconds to 70</w:t>
      </w:r>
      <w:r>
        <w:rPr>
          <w:rFonts w:ascii="Times New Roman" w:hAnsi="Times New Roman" w:cs="Times New Roman"/>
          <w:color w:val="000000"/>
          <w:sz w:val="24"/>
          <w:szCs w:val="24"/>
        </w:rPr>
        <w:t xml:space="preserve">00 </w:t>
      </w:r>
      <w:r w:rsidR="00E3196B">
        <w:rPr>
          <w:rFonts w:ascii="Times New Roman" w:hAnsi="Times New Roman" w:cs="Times New Roman"/>
          <w:color w:val="000000"/>
          <w:sz w:val="24"/>
          <w:szCs w:val="24"/>
        </w:rPr>
        <w:t>micro</w:t>
      </w:r>
      <w:r>
        <w:rPr>
          <w:rFonts w:ascii="Times New Roman" w:hAnsi="Times New Roman" w:cs="Times New Roman"/>
          <w:color w:val="000000"/>
          <w:sz w:val="24"/>
          <w:szCs w:val="24"/>
        </w:rPr>
        <w:t>seconds</w:t>
      </w:r>
      <w:r w:rsidR="00E3196B">
        <w:rPr>
          <w:rFonts w:ascii="Times New Roman" w:hAnsi="Times New Roman" w:cs="Times New Roman"/>
          <w:color w:val="000000"/>
          <w:sz w:val="24"/>
          <w:szCs w:val="24"/>
        </w:rPr>
        <w:t xml:space="preserve"> whereas our PSO implementation proved to be </w:t>
      </w:r>
      <w:r w:rsidR="00E3196B">
        <w:rPr>
          <w:rFonts w:ascii="Times New Roman" w:hAnsi="Times New Roman" w:cs="Times New Roman"/>
          <w:color w:val="000000"/>
          <w:sz w:val="24"/>
          <w:szCs w:val="24"/>
        </w:rPr>
        <w:lastRenderedPageBreak/>
        <w:t>efficient for 130 or less number of particles. It</w:t>
      </w:r>
      <w:r>
        <w:rPr>
          <w:rFonts w:ascii="Times New Roman" w:hAnsi="Times New Roman" w:cs="Times New Roman"/>
          <w:color w:val="000000"/>
          <w:sz w:val="24"/>
          <w:szCs w:val="24"/>
        </w:rPr>
        <w:t xml:space="preserve"> can be </w:t>
      </w:r>
      <w:r w:rsidR="00B2785E" w:rsidRPr="008F7CB1">
        <w:rPr>
          <w:rFonts w:ascii="Times New Roman" w:hAnsi="Times New Roman" w:cs="Times New Roman"/>
          <w:color w:val="000000"/>
          <w:sz w:val="24"/>
          <w:szCs w:val="24"/>
        </w:rPr>
        <w:t xml:space="preserve">concluded that our </w:t>
      </w:r>
      <w:r>
        <w:rPr>
          <w:rFonts w:ascii="Times New Roman" w:hAnsi="Times New Roman" w:cs="Times New Roman"/>
          <w:color w:val="000000"/>
          <w:sz w:val="24"/>
          <w:szCs w:val="24"/>
        </w:rPr>
        <w:t xml:space="preserve">implementation of PSO </w:t>
      </w:r>
      <w:r w:rsidR="00E3196B">
        <w:rPr>
          <w:rFonts w:ascii="Times New Roman" w:hAnsi="Times New Roman" w:cs="Times New Roman"/>
          <w:color w:val="000000"/>
          <w:sz w:val="24"/>
          <w:szCs w:val="24"/>
        </w:rPr>
        <w:t>proves to be less</w:t>
      </w:r>
      <w:r w:rsidR="00B2785E" w:rsidRPr="008F7CB1">
        <w:rPr>
          <w:rFonts w:ascii="Times New Roman" w:hAnsi="Times New Roman" w:cs="Times New Roman"/>
          <w:color w:val="000000"/>
          <w:sz w:val="24"/>
          <w:szCs w:val="24"/>
        </w:rPr>
        <w:t xml:space="preserve"> efficient</w:t>
      </w:r>
      <w:r>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w:t>
      </w:r>
      <w:r w:rsidR="00E3196B">
        <w:rPr>
          <w:rFonts w:ascii="Times New Roman" w:hAnsi="Times New Roman" w:cs="Times New Roman"/>
          <w:color w:val="000000"/>
          <w:sz w:val="24"/>
          <w:szCs w:val="24"/>
        </w:rPr>
        <w:t xml:space="preserve">if </w:t>
      </w:r>
      <w:r w:rsidR="00CE66C1">
        <w:rPr>
          <w:rFonts w:ascii="Times New Roman" w:hAnsi="Times New Roman" w:cs="Times New Roman"/>
          <w:color w:val="000000"/>
          <w:sz w:val="24"/>
          <w:szCs w:val="24"/>
        </w:rPr>
        <w:t xml:space="preserve">we are </w:t>
      </w:r>
      <w:r w:rsidR="00E3196B">
        <w:rPr>
          <w:rFonts w:ascii="Times New Roman" w:hAnsi="Times New Roman" w:cs="Times New Roman"/>
          <w:color w:val="000000"/>
          <w:sz w:val="24"/>
          <w:szCs w:val="24"/>
        </w:rPr>
        <w:t xml:space="preserve">running the </w:t>
      </w:r>
      <w:r w:rsidR="00CE66C1">
        <w:rPr>
          <w:rFonts w:ascii="Times New Roman" w:hAnsi="Times New Roman" w:cs="Times New Roman"/>
          <w:color w:val="000000"/>
          <w:sz w:val="24"/>
          <w:szCs w:val="24"/>
        </w:rPr>
        <w:t xml:space="preserve">code for 130 or more particles) </w:t>
      </w:r>
      <w:r w:rsidR="00E3196B">
        <w:rPr>
          <w:rFonts w:ascii="Times New Roman" w:hAnsi="Times New Roman" w:cs="Times New Roman"/>
          <w:color w:val="000000"/>
          <w:sz w:val="24"/>
          <w:szCs w:val="24"/>
        </w:rPr>
        <w:t>as compared to</w:t>
      </w:r>
      <w:r>
        <w:rPr>
          <w:rFonts w:ascii="Times New Roman" w:hAnsi="Times New Roman" w:cs="Times New Roman"/>
          <w:color w:val="000000"/>
          <w:sz w:val="24"/>
          <w:szCs w:val="24"/>
        </w:rPr>
        <w:t xml:space="preserve"> PySwarms </w:t>
      </w:r>
      <w:r w:rsidR="00E3196B">
        <w:rPr>
          <w:rFonts w:ascii="Times New Roman" w:hAnsi="Times New Roman" w:cs="Times New Roman"/>
          <w:color w:val="000000"/>
          <w:sz w:val="24"/>
          <w:szCs w:val="24"/>
        </w:rPr>
        <w:t xml:space="preserve">as its runtime is almost the same for increasing number of particles. </w:t>
      </w:r>
      <w:bookmarkStart w:id="0" w:name="_GoBack"/>
      <w:bookmarkEnd w:id="0"/>
    </w:p>
    <w:p w:rsidR="00487FA9" w:rsidRDefault="00487FA9" w:rsidP="00487FA9">
      <w:pPr>
        <w:spacing w:line="480" w:lineRule="auto"/>
        <w:ind w:left="720"/>
        <w:rPr>
          <w:rFonts w:ascii="Times New Roman" w:hAnsi="Times New Roman" w:cs="Times New Roman"/>
          <w:color w:val="000000"/>
          <w:sz w:val="24"/>
          <w:szCs w:val="24"/>
        </w:rPr>
      </w:pPr>
    </w:p>
    <w:p w:rsidR="00487FA9" w:rsidRDefault="00487FA9" w:rsidP="00487FA9">
      <w:pPr>
        <w:spacing w:line="480" w:lineRule="auto"/>
        <w:ind w:left="720"/>
        <w:rPr>
          <w:rFonts w:ascii="Times New Roman" w:hAnsi="Times New Roman" w:cs="Times New Roman"/>
          <w:color w:val="000000"/>
          <w:sz w:val="24"/>
          <w:szCs w:val="24"/>
        </w:rPr>
      </w:pPr>
    </w:p>
    <w:p w:rsidR="008645DF" w:rsidRDefault="008645DF" w:rsidP="008645DF">
      <w:pPr>
        <w:pStyle w:val="NormalWeb"/>
        <w:numPr>
          <w:ilvl w:val="0"/>
          <w:numId w:val="12"/>
        </w:numPr>
        <w:spacing w:line="480" w:lineRule="auto"/>
        <w:rPr>
          <w:color w:val="000000"/>
        </w:rPr>
      </w:pPr>
      <w:r>
        <w:rPr>
          <w:color w:val="000000"/>
          <w:u w:val="single"/>
        </w:rPr>
        <w:t>PSO_</w:t>
      </w:r>
      <w:r w:rsidR="00B2785E" w:rsidRPr="00E4197D">
        <w:rPr>
          <w:color w:val="000000"/>
          <w:u w:val="single"/>
        </w:rPr>
        <w:t>rastrgin and Py</w:t>
      </w:r>
      <w:r>
        <w:rPr>
          <w:color w:val="000000"/>
          <w:u w:val="single"/>
        </w:rPr>
        <w:t>Swarms</w:t>
      </w:r>
      <w:r w:rsidR="00B2785E" w:rsidRPr="00B2785E">
        <w:rPr>
          <w:color w:val="000000"/>
        </w:rPr>
        <w:t>:</w:t>
      </w:r>
    </w:p>
    <w:p w:rsidR="00487FA9" w:rsidRDefault="00487FA9" w:rsidP="00F9600E">
      <w:pPr>
        <w:pStyle w:val="NormalWeb"/>
        <w:numPr>
          <w:ilvl w:val="0"/>
          <w:numId w:val="13"/>
        </w:numPr>
        <w:spacing w:line="480" w:lineRule="auto"/>
        <w:rPr>
          <w:color w:val="000000"/>
        </w:rPr>
      </w:pPr>
      <w:r>
        <w:rPr>
          <w:color w:val="000000"/>
        </w:rPr>
        <w:t>Varying</w:t>
      </w:r>
      <w:r w:rsidR="00B2785E" w:rsidRPr="008645DF">
        <w:rPr>
          <w:color w:val="000000"/>
        </w:rPr>
        <w:t xml:space="preserve"> number of iterations</w:t>
      </w:r>
      <w:r w:rsidR="008C40F6">
        <w:rPr>
          <w:color w:val="000000"/>
        </w:rPr>
        <w:t xml:space="preserve">:  </w:t>
      </w:r>
    </w:p>
    <w:p w:rsidR="00F54BF1" w:rsidRPr="00F9600E" w:rsidRDefault="00F54BF1" w:rsidP="00FC164A">
      <w:pPr>
        <w:pStyle w:val="NormalWeb"/>
        <w:spacing w:before="0" w:beforeAutospacing="0" w:after="0" w:afterAutospacing="0" w:line="480" w:lineRule="auto"/>
        <w:ind w:left="720"/>
        <w:rPr>
          <w:color w:val="000000"/>
        </w:rPr>
      </w:pPr>
      <w:r>
        <w:rPr>
          <w:noProof/>
        </w:rPr>
        <w:drawing>
          <wp:inline distT="0" distB="0" distL="0" distR="0" wp14:anchorId="15E47471" wp14:editId="13917BDB">
            <wp:extent cx="7559749" cy="3870251"/>
            <wp:effectExtent l="0" t="0" r="3175"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785E" w:rsidRDefault="00033329" w:rsidP="008C40F6">
      <w:pPr>
        <w:pStyle w:val="NormalWeb"/>
        <w:spacing w:before="0" w:beforeAutospacing="0" w:after="0" w:afterAutospacing="0"/>
        <w:ind w:left="720"/>
        <w:rPr>
          <w:color w:val="000000"/>
        </w:rPr>
      </w:pPr>
      <w:r>
        <w:rPr>
          <w:color w:val="000000"/>
        </w:rPr>
        <w:t>Fig 5</w:t>
      </w:r>
      <w:r w:rsidR="00B2785E" w:rsidRPr="00B2785E">
        <w:rPr>
          <w:color w:val="000000"/>
        </w:rPr>
        <w:t xml:space="preserve">. </w:t>
      </w:r>
      <w:r w:rsidR="00487FA9">
        <w:rPr>
          <w:color w:val="000000"/>
        </w:rPr>
        <w:t xml:space="preserve">Comparison of runtime, in </w:t>
      </w:r>
      <w:r w:rsidR="00F54BF1">
        <w:rPr>
          <w:color w:val="000000"/>
        </w:rPr>
        <w:t xml:space="preserve">micro </w:t>
      </w:r>
      <w:r w:rsidR="00487FA9">
        <w:rPr>
          <w:color w:val="000000"/>
        </w:rPr>
        <w:t>seconds,</w:t>
      </w:r>
      <w:r w:rsidR="005B7068">
        <w:rPr>
          <w:color w:val="000000"/>
        </w:rPr>
        <w:t xml:space="preserve"> of PyS</w:t>
      </w:r>
      <w:r w:rsidR="00B2785E" w:rsidRPr="00B2785E">
        <w:rPr>
          <w:color w:val="000000"/>
        </w:rPr>
        <w:t xml:space="preserve">warms and our PSO </w:t>
      </w:r>
      <w:r w:rsidR="00487FA9">
        <w:rPr>
          <w:color w:val="000000"/>
        </w:rPr>
        <w:t xml:space="preserve">implementation </w:t>
      </w:r>
      <w:r w:rsidR="00B2785E" w:rsidRPr="00B2785E">
        <w:rPr>
          <w:color w:val="000000"/>
        </w:rPr>
        <w:t>w</w:t>
      </w:r>
      <w:r w:rsidR="00487FA9">
        <w:rPr>
          <w:color w:val="000000"/>
        </w:rPr>
        <w:t>ith varying number of iterations</w:t>
      </w:r>
    </w:p>
    <w:p w:rsidR="00FC164A" w:rsidRPr="00B2785E" w:rsidRDefault="00FC164A" w:rsidP="008C40F6">
      <w:pPr>
        <w:pStyle w:val="NormalWeb"/>
        <w:spacing w:before="0" w:beforeAutospacing="0" w:after="0" w:afterAutospacing="0"/>
        <w:ind w:left="720"/>
        <w:rPr>
          <w:color w:val="000000"/>
        </w:rPr>
      </w:pPr>
    </w:p>
    <w:p w:rsidR="00FC164A" w:rsidRPr="00B2785E" w:rsidRDefault="00B2785E" w:rsidP="00FC164A">
      <w:pPr>
        <w:pStyle w:val="NormalWeb"/>
        <w:spacing w:line="480" w:lineRule="auto"/>
        <w:ind w:left="720"/>
        <w:jc w:val="both"/>
        <w:rPr>
          <w:color w:val="000000"/>
        </w:rPr>
      </w:pPr>
      <w:r w:rsidRPr="00B2785E">
        <w:rPr>
          <w:color w:val="000000"/>
        </w:rPr>
        <w:t xml:space="preserve">While experimenting, the </w:t>
      </w:r>
      <w:r w:rsidR="00E60D3B" w:rsidRPr="00B2785E">
        <w:rPr>
          <w:color w:val="000000"/>
        </w:rPr>
        <w:t>numbers of iterations were</w:t>
      </w:r>
      <w:r w:rsidR="00F54BF1">
        <w:rPr>
          <w:color w:val="000000"/>
        </w:rPr>
        <w:t xml:space="preserve"> increased from 100 to 3</w:t>
      </w:r>
      <w:r w:rsidRPr="00B2785E">
        <w:rPr>
          <w:color w:val="000000"/>
        </w:rPr>
        <w:t>000 with an</w:t>
      </w:r>
      <w:r w:rsidR="00F54BF1">
        <w:rPr>
          <w:color w:val="000000"/>
        </w:rPr>
        <w:t xml:space="preserve"> interval of 100 steps. In both implementations, it can be seen from graph that growth rate of both curves is steady</w:t>
      </w:r>
      <w:r w:rsidR="00E60D3B">
        <w:rPr>
          <w:color w:val="000000"/>
        </w:rPr>
        <w:t xml:space="preserve"> with some </w:t>
      </w:r>
      <w:r w:rsidR="00B06E75">
        <w:rPr>
          <w:color w:val="000000"/>
        </w:rPr>
        <w:t>fluctuations.</w:t>
      </w:r>
      <w:r w:rsidR="0081073E">
        <w:rPr>
          <w:color w:val="000000"/>
        </w:rPr>
        <w:t xml:space="preserve"> Also similar trend of peaks is observable for both curves in</w:t>
      </w:r>
      <w:r w:rsidR="00FC164A">
        <w:rPr>
          <w:color w:val="000000"/>
        </w:rPr>
        <w:t xml:space="preserve"> Fig 5</w:t>
      </w:r>
      <w:r w:rsidR="0081073E">
        <w:rPr>
          <w:color w:val="000000"/>
        </w:rPr>
        <w:t>. This ensures resemblance of our implementation with PySwarms.</w:t>
      </w:r>
      <w:r w:rsidR="00B06E75">
        <w:rPr>
          <w:color w:val="000000"/>
        </w:rPr>
        <w:t xml:space="preserve"> </w:t>
      </w:r>
      <w:r w:rsidR="0081073E">
        <w:rPr>
          <w:color w:val="000000"/>
        </w:rPr>
        <w:t>In addition to this, from graph we can observe</w:t>
      </w:r>
      <w:r w:rsidR="00E60D3B">
        <w:rPr>
          <w:color w:val="000000"/>
        </w:rPr>
        <w:t xml:space="preserve"> that w</w:t>
      </w:r>
      <w:r w:rsidRPr="00B2785E">
        <w:rPr>
          <w:color w:val="000000"/>
        </w:rPr>
        <w:t>ith increasing number of iterations, t</w:t>
      </w:r>
      <w:r w:rsidR="00E60D3B">
        <w:rPr>
          <w:color w:val="000000"/>
        </w:rPr>
        <w:t xml:space="preserve">he runtime of PySwarms </w:t>
      </w:r>
      <w:r w:rsidR="0081073E">
        <w:rPr>
          <w:color w:val="000000"/>
        </w:rPr>
        <w:t>is increasing</w:t>
      </w:r>
      <w:r w:rsidRPr="00B2785E">
        <w:rPr>
          <w:color w:val="000000"/>
        </w:rPr>
        <w:t xml:space="preserve"> rapidly</w:t>
      </w:r>
      <w:r w:rsidR="00E60D3B">
        <w:rPr>
          <w:color w:val="000000"/>
        </w:rPr>
        <w:t xml:space="preserve"> with respect to our implementation. The use of word rapid indicates steeper slope of cur</w:t>
      </w:r>
      <w:r w:rsidR="00E15314">
        <w:rPr>
          <w:color w:val="000000"/>
        </w:rPr>
        <w:t xml:space="preserve">ve. On the other hand, we see that runtime of our implementation shows steady growth rate with </w:t>
      </w:r>
      <w:r w:rsidR="00B06E75">
        <w:rPr>
          <w:color w:val="000000"/>
        </w:rPr>
        <w:t xml:space="preserve">much </w:t>
      </w:r>
      <w:r w:rsidR="00E15314">
        <w:rPr>
          <w:color w:val="000000"/>
        </w:rPr>
        <w:t xml:space="preserve">lesser rapidness </w:t>
      </w:r>
      <w:r w:rsidR="00843DD2">
        <w:rPr>
          <w:color w:val="000000"/>
        </w:rPr>
        <w:t xml:space="preserve">and lesser steep curve </w:t>
      </w:r>
      <w:r w:rsidR="00E15314">
        <w:rPr>
          <w:color w:val="000000"/>
        </w:rPr>
        <w:t xml:space="preserve">than PySwarms. </w:t>
      </w:r>
      <w:r w:rsidR="00843DD2">
        <w:rPr>
          <w:color w:val="000000"/>
        </w:rPr>
        <w:t>At most, with 3000</w:t>
      </w:r>
      <w:r w:rsidR="00500B5A">
        <w:rPr>
          <w:color w:val="000000"/>
        </w:rPr>
        <w:t xml:space="preserve"> iterations, the difference</w:t>
      </w:r>
      <w:r w:rsidR="00843DD2">
        <w:rPr>
          <w:color w:val="000000"/>
        </w:rPr>
        <w:t xml:space="preserve"> of 282000</w:t>
      </w:r>
      <w:r w:rsidR="00500B5A">
        <w:rPr>
          <w:color w:val="000000"/>
        </w:rPr>
        <w:t xml:space="preserve"> µs for runtime of both was</w:t>
      </w:r>
      <w:r w:rsidR="00843DD2">
        <w:rPr>
          <w:color w:val="000000"/>
        </w:rPr>
        <w:t xml:space="preserve"> been recorded. From all these observations it can be concluded that</w:t>
      </w:r>
      <w:r w:rsidR="00E15314">
        <w:rPr>
          <w:color w:val="000000"/>
        </w:rPr>
        <w:t xml:space="preserve"> </w:t>
      </w:r>
      <w:r w:rsidR="00843DD2">
        <w:rPr>
          <w:color w:val="000000"/>
        </w:rPr>
        <w:t xml:space="preserve">our </w:t>
      </w:r>
      <w:r w:rsidR="00E15314">
        <w:rPr>
          <w:color w:val="000000"/>
        </w:rPr>
        <w:t>implementation</w:t>
      </w:r>
      <w:r w:rsidR="00843DD2">
        <w:rPr>
          <w:color w:val="000000"/>
        </w:rPr>
        <w:t xml:space="preserve"> is </w:t>
      </w:r>
      <w:r w:rsidR="00E15314">
        <w:rPr>
          <w:color w:val="000000"/>
        </w:rPr>
        <w:t xml:space="preserve">more optimized and efficient than PySwarms implementation. </w:t>
      </w:r>
    </w:p>
    <w:p w:rsidR="00B2785E" w:rsidRDefault="008C40F6" w:rsidP="00E4197D">
      <w:pPr>
        <w:pStyle w:val="NormalWeb"/>
        <w:numPr>
          <w:ilvl w:val="0"/>
          <w:numId w:val="10"/>
        </w:numPr>
        <w:spacing w:line="480" w:lineRule="auto"/>
        <w:rPr>
          <w:color w:val="000000"/>
        </w:rPr>
      </w:pPr>
      <w:r>
        <w:rPr>
          <w:color w:val="000000"/>
        </w:rPr>
        <w:t xml:space="preserve">Varying number </w:t>
      </w:r>
      <w:r w:rsidR="00B2785E" w:rsidRPr="00B2785E">
        <w:rPr>
          <w:color w:val="000000"/>
        </w:rPr>
        <w:t>of Particles</w:t>
      </w:r>
      <w:r>
        <w:rPr>
          <w:color w:val="000000"/>
        </w:rPr>
        <w:t>:</w:t>
      </w:r>
    </w:p>
    <w:p w:rsidR="00745FF8" w:rsidRDefault="007474E8" w:rsidP="00745FF8">
      <w:pPr>
        <w:pStyle w:val="NormalWeb"/>
        <w:spacing w:before="0" w:beforeAutospacing="0" w:after="0" w:afterAutospacing="0"/>
        <w:ind w:left="720"/>
        <w:rPr>
          <w:color w:val="000000"/>
        </w:rPr>
      </w:pPr>
      <w:r>
        <w:rPr>
          <w:noProof/>
        </w:rPr>
        <w:lastRenderedPageBreak/>
        <w:drawing>
          <wp:inline distT="0" distB="0" distL="0" distR="0" wp14:anchorId="332E286C" wp14:editId="3D490E7F">
            <wp:extent cx="7372350" cy="3400425"/>
            <wp:effectExtent l="0" t="0" r="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785E" w:rsidRPr="00B2785E" w:rsidRDefault="002A0FDE" w:rsidP="00745FF8">
      <w:pPr>
        <w:pStyle w:val="NormalWeb"/>
        <w:spacing w:before="0" w:beforeAutospacing="0" w:after="0" w:afterAutospacing="0"/>
        <w:ind w:left="720"/>
        <w:rPr>
          <w:color w:val="000000"/>
        </w:rPr>
      </w:pPr>
      <w:r>
        <w:rPr>
          <w:color w:val="000000"/>
        </w:rPr>
        <w:t>Fig 6</w:t>
      </w:r>
      <w:r w:rsidR="00622DBE">
        <w:rPr>
          <w:color w:val="000000"/>
        </w:rPr>
        <w:t xml:space="preserve">. Comparison of runtimes, in </w:t>
      </w:r>
      <w:r w:rsidR="007474E8">
        <w:rPr>
          <w:color w:val="000000"/>
        </w:rPr>
        <w:t xml:space="preserve">micro </w:t>
      </w:r>
      <w:r w:rsidR="00622DBE">
        <w:rPr>
          <w:color w:val="000000"/>
        </w:rPr>
        <w:t>seconds,</w:t>
      </w:r>
      <w:r w:rsidR="00B2785E" w:rsidRPr="00B2785E">
        <w:rPr>
          <w:color w:val="000000"/>
        </w:rPr>
        <w:t xml:space="preserve"> between PySwarms and our PSO with varying number of particles.</w:t>
      </w:r>
    </w:p>
    <w:p w:rsidR="007474E8" w:rsidRPr="00B2785E" w:rsidRDefault="00B2785E" w:rsidP="00745FF8">
      <w:pPr>
        <w:pStyle w:val="NormalWeb"/>
        <w:spacing w:line="480" w:lineRule="auto"/>
        <w:ind w:left="720"/>
        <w:jc w:val="both"/>
        <w:rPr>
          <w:color w:val="000000"/>
        </w:rPr>
      </w:pPr>
      <w:r w:rsidRPr="00B2785E">
        <w:rPr>
          <w:color w:val="000000"/>
        </w:rPr>
        <w:t xml:space="preserve">In our test values, the </w:t>
      </w:r>
      <w:r w:rsidR="007474E8" w:rsidRPr="00B2785E">
        <w:rPr>
          <w:color w:val="000000"/>
        </w:rPr>
        <w:t>numbers of particles were</w:t>
      </w:r>
      <w:r w:rsidR="007474E8">
        <w:rPr>
          <w:color w:val="000000"/>
        </w:rPr>
        <w:t xml:space="preserve"> increased from 10 to 5</w:t>
      </w:r>
      <w:r w:rsidRPr="00B2785E">
        <w:rPr>
          <w:color w:val="000000"/>
        </w:rPr>
        <w:t>00 with an inte</w:t>
      </w:r>
      <w:r w:rsidR="002A0FDE">
        <w:rPr>
          <w:color w:val="000000"/>
        </w:rPr>
        <w:t xml:space="preserve">rval of 10 steps. </w:t>
      </w:r>
      <w:r w:rsidR="007474E8">
        <w:rPr>
          <w:color w:val="000000"/>
        </w:rPr>
        <w:t>From above mentioned graph, it is cleared stated that runtime of PySwarms implementation keeps fluctuating</w:t>
      </w:r>
      <w:r w:rsidR="00D32CF0">
        <w:rPr>
          <w:color w:val="000000"/>
        </w:rPr>
        <w:t xml:space="preserve"> roughly from</w:t>
      </w:r>
      <w:r w:rsidR="00500B5A">
        <w:rPr>
          <w:color w:val="000000"/>
        </w:rPr>
        <w:t xml:space="preserve"> 25000 µ</w:t>
      </w:r>
      <w:r w:rsidR="007474E8">
        <w:rPr>
          <w:color w:val="000000"/>
        </w:rPr>
        <w:t>s</w:t>
      </w:r>
      <w:r w:rsidR="00D32CF0">
        <w:rPr>
          <w:color w:val="000000"/>
        </w:rPr>
        <w:t xml:space="preserve"> to</w:t>
      </w:r>
      <w:r w:rsidR="00500B5A">
        <w:rPr>
          <w:color w:val="000000"/>
        </w:rPr>
        <w:t xml:space="preserve"> 44000 µ</w:t>
      </w:r>
      <w:r w:rsidR="007474E8">
        <w:rPr>
          <w:color w:val="000000"/>
        </w:rPr>
        <w:t>s. On the other side, a steeper curve for runtime of our implementation</w:t>
      </w:r>
      <w:r w:rsidR="00D32CF0">
        <w:rPr>
          <w:color w:val="000000"/>
        </w:rPr>
        <w:t xml:space="preserve"> shows steady increase in runtime with increasing size of swarm. However, the more stable curve denoting PySwarms implementation tells that it is more efficient in handling increased size of swarms than our PSO</w:t>
      </w:r>
      <w:r w:rsidR="001F327D">
        <w:rPr>
          <w:color w:val="000000"/>
        </w:rPr>
        <w:t xml:space="preserve"> implementation. In addition, the tren</w:t>
      </w:r>
      <w:r w:rsidR="00BA2B1E">
        <w:rPr>
          <w:color w:val="000000"/>
        </w:rPr>
        <w:t>d of peaks in both curves show pattern of fluctuating runtime. The</w:t>
      </w:r>
      <w:r w:rsidR="001F327D">
        <w:rPr>
          <w:color w:val="000000"/>
        </w:rPr>
        <w:t xml:space="preserve"> runtime of our PSO implementation is consistent and have quite rounder peaks</w:t>
      </w:r>
      <w:r w:rsidR="00BA2B1E">
        <w:rPr>
          <w:color w:val="000000"/>
        </w:rPr>
        <w:t>, indicating regular change in values in some interval. Where</w:t>
      </w:r>
      <w:r w:rsidR="00745FF8">
        <w:rPr>
          <w:color w:val="000000"/>
        </w:rPr>
        <w:t>as, the runtime of PySwarms kept</w:t>
      </w:r>
      <w:r w:rsidR="00BA2B1E">
        <w:rPr>
          <w:color w:val="000000"/>
        </w:rPr>
        <w:t xml:space="preserve"> fluctuating throughout shows sharp peaks in curve. Collectively, we can say that with respect to time consumption, PySwarms implementation is more efficient and with respect to s</w:t>
      </w:r>
      <w:r w:rsidR="00745FF8">
        <w:rPr>
          <w:color w:val="000000"/>
        </w:rPr>
        <w:t>tability in comparison with our PSO implementation.</w:t>
      </w:r>
    </w:p>
    <w:p w:rsidR="00F9600E" w:rsidRPr="00F9600E" w:rsidRDefault="000D4280" w:rsidP="00E4197D">
      <w:pPr>
        <w:pStyle w:val="NormalWeb"/>
        <w:numPr>
          <w:ilvl w:val="0"/>
          <w:numId w:val="10"/>
        </w:numPr>
        <w:spacing w:line="360" w:lineRule="auto"/>
        <w:rPr>
          <w:color w:val="000000"/>
        </w:rPr>
      </w:pPr>
      <w:r>
        <w:rPr>
          <w:color w:val="000000"/>
        </w:rPr>
        <w:t xml:space="preserve">Varying number </w:t>
      </w:r>
      <w:r w:rsidR="00B2785E" w:rsidRPr="00B2785E">
        <w:rPr>
          <w:color w:val="000000"/>
        </w:rPr>
        <w:t>of dimensions</w:t>
      </w:r>
      <w:r>
        <w:rPr>
          <w:color w:val="000000"/>
        </w:rPr>
        <w:t>:</w:t>
      </w:r>
      <w:r w:rsidR="00F9600E" w:rsidRPr="00F9600E">
        <w:rPr>
          <w:noProof/>
          <w:lang w:val="en-GB" w:eastAsia="en-GB"/>
        </w:rPr>
        <w:t xml:space="preserve"> </w:t>
      </w:r>
    </w:p>
    <w:p w:rsidR="00745FF8" w:rsidRDefault="00500B5A" w:rsidP="00745FF8">
      <w:pPr>
        <w:pStyle w:val="NormalWeb"/>
        <w:spacing w:before="0" w:beforeAutospacing="0"/>
        <w:ind w:left="720"/>
        <w:rPr>
          <w:color w:val="000000"/>
        </w:rPr>
      </w:pPr>
      <w:r>
        <w:rPr>
          <w:noProof/>
        </w:rPr>
        <w:drawing>
          <wp:inline distT="0" distB="0" distL="0" distR="0" wp14:anchorId="4B4808F2" wp14:editId="0DFBEA5D">
            <wp:extent cx="7305675" cy="33623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E2894" w:rsidRDefault="00B2785E" w:rsidP="009E2894">
      <w:pPr>
        <w:pStyle w:val="NormalWeb"/>
        <w:spacing w:before="0" w:beforeAutospacing="0"/>
        <w:ind w:left="720"/>
        <w:rPr>
          <w:color w:val="000000"/>
        </w:rPr>
      </w:pPr>
      <w:r w:rsidRPr="00B2785E">
        <w:rPr>
          <w:color w:val="000000"/>
        </w:rPr>
        <w:t xml:space="preserve">Fig </w:t>
      </w:r>
      <w:r w:rsidR="000D4280">
        <w:rPr>
          <w:color w:val="000000"/>
        </w:rPr>
        <w:t>7</w:t>
      </w:r>
      <w:r w:rsidRPr="00B2785E">
        <w:rPr>
          <w:color w:val="000000"/>
        </w:rPr>
        <w:t>. Comparison of runtimes (</w:t>
      </w:r>
      <w:r w:rsidR="00F3165C">
        <w:rPr>
          <w:color w:val="000000"/>
        </w:rPr>
        <w:t>µ</w:t>
      </w:r>
      <w:r w:rsidRPr="00B2785E">
        <w:rPr>
          <w:color w:val="000000"/>
        </w:rPr>
        <w:t>s) between PySwarms and our PSO with varying number of dimensions</w:t>
      </w:r>
    </w:p>
    <w:p w:rsidR="009E2894" w:rsidRPr="00B2785E" w:rsidRDefault="009E2894" w:rsidP="00F3165C">
      <w:pPr>
        <w:pStyle w:val="NormalWeb"/>
        <w:spacing w:before="0" w:beforeAutospacing="0" w:line="480" w:lineRule="auto"/>
        <w:ind w:left="720"/>
        <w:jc w:val="both"/>
        <w:rPr>
          <w:color w:val="000000"/>
        </w:rPr>
      </w:pPr>
      <w:r>
        <w:rPr>
          <w:color w:val="000000"/>
        </w:rPr>
        <w:t xml:space="preserve">While validating the impact of increasing number of dimensions, the growth of PySwarms and PSO_rastrigin was roughly linear. The efficiency of handling size problem with respect to number of dimensions of PySwarms and PSO_rastrigin were same. </w:t>
      </w:r>
      <w:r w:rsidR="00F3165C">
        <w:rPr>
          <w:color w:val="000000"/>
        </w:rPr>
        <w:t>Thus, it can be concluded that our PSO implementation is efficient while execution and is similar with the published PySwarms library.</w:t>
      </w:r>
    </w:p>
    <w:p w:rsidR="00B80387" w:rsidRPr="00B80387" w:rsidRDefault="00745FF8" w:rsidP="00B80387">
      <w:pPr>
        <w:spacing w:line="480" w:lineRule="auto"/>
        <w:ind w:left="360"/>
        <w:jc w:val="both"/>
        <w:rPr>
          <w:rFonts w:ascii="Times New Roman" w:hAnsi="Times New Roman" w:cs="Times New Roman"/>
          <w:b/>
          <w:sz w:val="24"/>
          <w:szCs w:val="24"/>
          <w:u w:val="single"/>
        </w:rPr>
      </w:pPr>
      <w:r>
        <w:rPr>
          <w:rFonts w:ascii="Times New Roman" w:hAnsi="Times New Roman" w:cs="Times New Roman"/>
          <w:b/>
          <w:sz w:val="24"/>
          <w:szCs w:val="24"/>
          <w:u w:val="single"/>
        </w:rPr>
        <w:t>Applications of PSO</w:t>
      </w:r>
      <w:r w:rsidR="00B80387" w:rsidRPr="00B80387">
        <w:rPr>
          <w:rFonts w:ascii="Times New Roman" w:hAnsi="Times New Roman" w:cs="Times New Roman"/>
          <w:b/>
          <w:sz w:val="24"/>
          <w:szCs w:val="24"/>
          <w:u w:val="single"/>
        </w:rPr>
        <w:t>:</w:t>
      </w:r>
    </w:p>
    <w:p w:rsidR="00B80387" w:rsidRPr="00B80387" w:rsidRDefault="00B80387" w:rsidP="00B80387">
      <w:pPr>
        <w:spacing w:line="480" w:lineRule="auto"/>
        <w:ind w:left="1080"/>
        <w:jc w:val="both"/>
        <w:rPr>
          <w:rFonts w:ascii="Times New Roman" w:hAnsi="Times New Roman" w:cs="Times New Roman"/>
          <w:sz w:val="24"/>
          <w:szCs w:val="24"/>
        </w:rPr>
      </w:pPr>
      <w:r w:rsidRPr="00B80387">
        <w:rPr>
          <w:rFonts w:ascii="Times New Roman" w:hAnsi="Times New Roman" w:cs="Times New Roman"/>
          <w:sz w:val="24"/>
          <w:szCs w:val="24"/>
        </w:rPr>
        <w:lastRenderedPageBreak/>
        <w:t>PSO can work effectively for all those optimization problems which cannot be mathematically modeled.</w:t>
      </w:r>
      <w:r>
        <w:rPr>
          <w:rFonts w:ascii="Times New Roman" w:hAnsi="Times New Roman" w:cs="Times New Roman"/>
          <w:sz w:val="24"/>
          <w:szCs w:val="24"/>
        </w:rPr>
        <w:t xml:space="preserve"> </w:t>
      </w:r>
      <w:r w:rsidRPr="00B80387">
        <w:rPr>
          <w:rFonts w:ascii="Times New Roman" w:hAnsi="Times New Roman" w:cs="Times New Roman"/>
          <w:sz w:val="24"/>
          <w:szCs w:val="24"/>
        </w:rPr>
        <w:t>Applications of PSO are found in variety of fields ranging</w:t>
      </w:r>
      <w:r>
        <w:rPr>
          <w:rFonts w:ascii="Times New Roman" w:hAnsi="Times New Roman" w:cs="Times New Roman"/>
          <w:sz w:val="24"/>
          <w:szCs w:val="24"/>
        </w:rPr>
        <w:t xml:space="preserve"> </w:t>
      </w:r>
      <w:r w:rsidRPr="00B80387">
        <w:rPr>
          <w:rFonts w:ascii="Times New Roman" w:hAnsi="Times New Roman" w:cs="Times New Roman"/>
          <w:sz w:val="24"/>
          <w:szCs w:val="24"/>
        </w:rPr>
        <w:t xml:space="preserve">from </w:t>
      </w:r>
      <w:r w:rsidRPr="00B80387">
        <w:rPr>
          <w:rFonts w:ascii="Times New Roman" w:hAnsi="Times New Roman" w:cs="Times New Roman"/>
          <w:color w:val="000000"/>
          <w:sz w:val="24"/>
          <w:szCs w:val="24"/>
          <w:shd w:val="clear" w:color="auto" w:fill="FFFFFF"/>
        </w:rPr>
        <w:t>engineering design, process optimization, to service oriented applications in healthcare and bioinformatics. Some of them are listed below.</w:t>
      </w:r>
    </w:p>
    <w:p w:rsidR="00B80387" w:rsidRPr="00D8711D" w:rsidRDefault="00B80387" w:rsidP="00B80387">
      <w:pPr>
        <w:pStyle w:val="ListParagraph"/>
        <w:numPr>
          <w:ilvl w:val="0"/>
          <w:numId w:val="15"/>
        </w:numPr>
        <w:spacing w:line="480" w:lineRule="auto"/>
        <w:jc w:val="both"/>
        <w:rPr>
          <w:rFonts w:ascii="Times New Roman" w:hAnsi="Times New Roman" w:cs="Times New Roman"/>
          <w:sz w:val="24"/>
          <w:szCs w:val="24"/>
        </w:rPr>
      </w:pPr>
      <w:r w:rsidRPr="00D8711D">
        <w:rPr>
          <w:rFonts w:ascii="Times New Roman" w:hAnsi="Times New Roman" w:cs="Times New Roman"/>
          <w:sz w:val="24"/>
          <w:szCs w:val="24"/>
          <w:u w:val="single"/>
          <w:shd w:val="clear" w:color="auto" w:fill="FFFFFF"/>
        </w:rPr>
        <w:t>The Analysis of Basketball Free Throw Trajectory using PSO Algorithm</w:t>
      </w:r>
      <w:r>
        <w:rPr>
          <w:rFonts w:ascii="Times New Roman" w:hAnsi="Times New Roman" w:cs="Times New Roman"/>
          <w:sz w:val="24"/>
          <w:szCs w:val="24"/>
          <w:shd w:val="clear" w:color="auto" w:fill="FFFFFF"/>
        </w:rPr>
        <w:t xml:space="preserve">: </w:t>
      </w:r>
    </w:p>
    <w:p w:rsidR="00B80387" w:rsidRPr="00B80387" w:rsidRDefault="00B80387" w:rsidP="00B80387">
      <w:pPr>
        <w:spacing w:line="480" w:lineRule="auto"/>
        <w:ind w:left="1800"/>
        <w:jc w:val="both"/>
        <w:rPr>
          <w:rFonts w:ascii="Times New Roman" w:hAnsi="Times New Roman" w:cs="Times New Roman"/>
          <w:sz w:val="24"/>
          <w:szCs w:val="24"/>
        </w:rPr>
      </w:pPr>
      <w:r w:rsidRPr="00B80387">
        <w:rPr>
          <w:rFonts w:ascii="Times New Roman" w:hAnsi="Times New Roman" w:cs="Times New Roman"/>
          <w:sz w:val="24"/>
          <w:szCs w:val="24"/>
          <w:shd w:val="clear" w:color="auto" w:fill="FFFFFF"/>
        </w:rPr>
        <w:t xml:space="preserve">PSO algorithm can be used to track the ball while playing basketball. The research determined that there is a significant relation between the height and shape of free throw trajectory. This method can also be used while training the players in order to improve their performance of free throw. </w:t>
      </w:r>
    </w:p>
    <w:p w:rsidR="00B80387" w:rsidRDefault="00B80387" w:rsidP="00B80387">
      <w:pPr>
        <w:pStyle w:val="NormalWeb"/>
        <w:numPr>
          <w:ilvl w:val="0"/>
          <w:numId w:val="15"/>
        </w:numPr>
        <w:spacing w:line="480" w:lineRule="auto"/>
        <w:jc w:val="both"/>
        <w:rPr>
          <w:color w:val="000000"/>
          <w:u w:val="single"/>
        </w:rPr>
      </w:pPr>
      <w:r w:rsidRPr="00B80387">
        <w:rPr>
          <w:color w:val="000000"/>
          <w:u w:val="single"/>
        </w:rPr>
        <w:t>Heating System Planning Problem:</w:t>
      </w:r>
    </w:p>
    <w:p w:rsidR="00B80387" w:rsidRPr="00B80387" w:rsidRDefault="00B80387" w:rsidP="00F3165C">
      <w:pPr>
        <w:pStyle w:val="NormalWeb"/>
        <w:spacing w:line="480" w:lineRule="auto"/>
        <w:ind w:left="1800"/>
        <w:jc w:val="both"/>
        <w:rPr>
          <w:color w:val="000000"/>
          <w:u w:val="single"/>
        </w:rPr>
      </w:pPr>
      <w:r w:rsidRPr="00061D8D">
        <w:rPr>
          <w:color w:val="000000"/>
        </w:rPr>
        <w:t>The objective of HSP is to minimize the total coast of heating system production</w:t>
      </w:r>
      <w:r w:rsidR="00061D8D" w:rsidRPr="00061D8D">
        <w:rPr>
          <w:color w:val="000000"/>
        </w:rPr>
        <w:t>.</w:t>
      </w:r>
      <w:r w:rsidR="00061D8D">
        <w:rPr>
          <w:color w:val="000000"/>
          <w:u w:val="single"/>
        </w:rPr>
        <w:t xml:space="preserve"> </w:t>
      </w:r>
      <w:r w:rsidR="00061D8D">
        <w:rPr>
          <w:rFonts w:ascii="STIXGeneral-Regular" w:hAnsi="STIXGeneral-Regular"/>
          <w:color w:val="000000"/>
        </w:rPr>
        <w:t>The proposed integral mathematical model of PSO minimizes the cost of heating system as the objective for a given life cycle time. It is believed that if this approach is applied correctly and in combination with other elements, it can become a powerful and effective optimization tool for HSP problem.</w:t>
      </w:r>
    </w:p>
    <w:p w:rsidR="00B2785E" w:rsidRDefault="000D4280" w:rsidP="00B2785E">
      <w:pPr>
        <w:rPr>
          <w:rFonts w:ascii="Times New Roman" w:hAnsi="Times New Roman" w:cs="Times New Roman"/>
          <w:b/>
          <w:color w:val="000000"/>
          <w:sz w:val="24"/>
          <w:szCs w:val="24"/>
          <w:u w:val="single"/>
        </w:rPr>
      </w:pPr>
      <w:r w:rsidRPr="000D4280">
        <w:rPr>
          <w:rFonts w:ascii="Times New Roman" w:hAnsi="Times New Roman" w:cs="Times New Roman"/>
          <w:b/>
          <w:color w:val="000000"/>
          <w:sz w:val="24"/>
          <w:szCs w:val="24"/>
          <w:u w:val="single"/>
        </w:rPr>
        <w:t>Conclusion:</w:t>
      </w:r>
    </w:p>
    <w:p w:rsidR="00B272E7" w:rsidRPr="000D4280" w:rsidRDefault="000D4280" w:rsidP="00B272E7">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rom the experimental analysis, we can conclude that ou</w:t>
      </w:r>
      <w:r w:rsidR="00F3165C">
        <w:rPr>
          <w:rFonts w:ascii="Times New Roman" w:hAnsi="Times New Roman" w:cs="Times New Roman"/>
          <w:color w:val="000000"/>
          <w:sz w:val="24"/>
          <w:szCs w:val="24"/>
        </w:rPr>
        <w:t>r PSO implementation was efficient in handling varying number of dimensions and number of iterations which shows that our PSO implementation can further be used and improved for applying it to optimize other set of functions. PSO code can further be mapped on other applications and to make the basic PSO implementation more robust and advanced.</w:t>
      </w: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References:</w:t>
      </w:r>
    </w:p>
    <w:p w:rsidR="00160AA0" w:rsidRPr="00487FA9" w:rsidRDefault="00B44016" w:rsidP="00B272E7">
      <w:pPr>
        <w:numPr>
          <w:ilvl w:val="0"/>
          <w:numId w:val="7"/>
        </w:numPr>
        <w:spacing w:line="480" w:lineRule="auto"/>
        <w:jc w:val="both"/>
        <w:rPr>
          <w:rStyle w:val="Hyperlink"/>
          <w:rFonts w:ascii="Times New Roman" w:hAnsi="Times New Roman" w:cs="Times New Roman"/>
          <w:b/>
          <w:color w:val="000000"/>
          <w:sz w:val="24"/>
          <w:szCs w:val="24"/>
        </w:rPr>
      </w:pPr>
      <w:hyperlink r:id="rId15" w:history="1">
        <w:r w:rsidR="00C06993" w:rsidRPr="00B272E7">
          <w:rPr>
            <w:rStyle w:val="Hyperlink"/>
            <w:rFonts w:ascii="Times New Roman" w:hAnsi="Times New Roman" w:cs="Times New Roman"/>
            <w:b/>
            <w:sz w:val="24"/>
            <w:szCs w:val="24"/>
            <w:lang w:val="en-GB"/>
          </w:rPr>
          <w:t>https://</w:t>
        </w:r>
      </w:hyperlink>
      <w:hyperlink r:id="rId16"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487FA9" w:rsidRDefault="00B44016" w:rsidP="00487FA9">
      <w:pPr>
        <w:numPr>
          <w:ilvl w:val="0"/>
          <w:numId w:val="7"/>
        </w:numPr>
        <w:spacing w:line="480" w:lineRule="auto"/>
        <w:jc w:val="both"/>
        <w:rPr>
          <w:rFonts w:ascii="Times New Roman" w:hAnsi="Times New Roman" w:cs="Times New Roman"/>
          <w:b/>
          <w:color w:val="000000"/>
          <w:sz w:val="24"/>
          <w:szCs w:val="24"/>
          <w:u w:val="single"/>
        </w:rPr>
      </w:pPr>
      <w:hyperlink r:id="rId17" w:history="1">
        <w:r w:rsidR="00487FA9" w:rsidRPr="00222997">
          <w:rPr>
            <w:rStyle w:val="Hyperlink"/>
            <w:rFonts w:ascii="Times New Roman" w:hAnsi="Times New Roman" w:cs="Times New Roman"/>
            <w:b/>
            <w:sz w:val="24"/>
            <w:szCs w:val="24"/>
          </w:rPr>
          <w:t>https://github.com/rgreen13/PSO-Python</w:t>
        </w:r>
      </w:hyperlink>
    </w:p>
    <w:p w:rsidR="00160AA0" w:rsidRPr="00487FA9" w:rsidRDefault="00B44016" w:rsidP="00487FA9">
      <w:pPr>
        <w:numPr>
          <w:ilvl w:val="0"/>
          <w:numId w:val="7"/>
        </w:numPr>
        <w:spacing w:line="480" w:lineRule="auto"/>
        <w:jc w:val="both"/>
        <w:rPr>
          <w:rFonts w:ascii="Times New Roman" w:hAnsi="Times New Roman" w:cs="Times New Roman"/>
          <w:b/>
          <w:color w:val="000000"/>
          <w:sz w:val="24"/>
          <w:szCs w:val="24"/>
          <w:u w:val="single"/>
        </w:rPr>
      </w:pPr>
      <w:hyperlink r:id="rId18" w:history="1">
        <w:r w:rsidR="00C06993" w:rsidRPr="00487FA9">
          <w:rPr>
            <w:rStyle w:val="Hyperlink"/>
            <w:rFonts w:ascii="Times New Roman" w:hAnsi="Times New Roman" w:cs="Times New Roman"/>
            <w:b/>
            <w:sz w:val="24"/>
            <w:szCs w:val="24"/>
            <w:lang w:val="en-GB"/>
          </w:rPr>
          <w:t>https://www.hindawi.com/journals/tswj/2014/973093/fig1</w:t>
        </w:r>
      </w:hyperlink>
    </w:p>
    <w:p w:rsidR="00160AA0" w:rsidRPr="00B272E7" w:rsidRDefault="00B44016" w:rsidP="00B272E7">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B272E7">
          <w:rPr>
            <w:rStyle w:val="Hyperlink"/>
            <w:rFonts w:ascii="Times New Roman" w:hAnsi="Times New Roman" w:cs="Times New Roman"/>
            <w:b/>
            <w:sz w:val="24"/>
            <w:szCs w:val="24"/>
          </w:rPr>
          <w:t>https://</w:t>
        </w:r>
      </w:hyperlink>
      <w:hyperlink r:id="rId20"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B44016" w:rsidP="00B272E7">
      <w:pPr>
        <w:numPr>
          <w:ilvl w:val="0"/>
          <w:numId w:val="7"/>
        </w:numPr>
        <w:spacing w:line="480" w:lineRule="auto"/>
        <w:jc w:val="both"/>
        <w:rPr>
          <w:rFonts w:ascii="Times New Roman" w:hAnsi="Times New Roman" w:cs="Times New Roman"/>
          <w:b/>
          <w:color w:val="000000"/>
          <w:sz w:val="24"/>
          <w:szCs w:val="24"/>
          <w:u w:val="single"/>
        </w:rPr>
      </w:pPr>
      <w:hyperlink r:id="rId21" w:history="1">
        <w:r w:rsidR="00C06993" w:rsidRPr="00B272E7">
          <w:rPr>
            <w:rStyle w:val="Hyperlink"/>
            <w:rFonts w:ascii="Times New Roman" w:hAnsi="Times New Roman" w:cs="Times New Roman"/>
            <w:b/>
            <w:sz w:val="24"/>
            <w:szCs w:val="24"/>
          </w:rPr>
          <w:t>https://slideplayer.com/slide/12229714</w:t>
        </w:r>
      </w:hyperlink>
    </w:p>
    <w:p w:rsidR="00160AA0" w:rsidRPr="00B272E7" w:rsidRDefault="00B44016" w:rsidP="00B272E7">
      <w:pPr>
        <w:numPr>
          <w:ilvl w:val="0"/>
          <w:numId w:val="7"/>
        </w:numPr>
        <w:spacing w:line="480" w:lineRule="auto"/>
        <w:jc w:val="both"/>
        <w:rPr>
          <w:rFonts w:ascii="Times New Roman" w:hAnsi="Times New Roman" w:cs="Times New Roman"/>
          <w:b/>
          <w:color w:val="000000"/>
          <w:sz w:val="24"/>
          <w:szCs w:val="24"/>
          <w:u w:val="single"/>
        </w:rPr>
      </w:pPr>
      <w:hyperlink r:id="rId22" w:history="1">
        <w:r w:rsidR="00C06993" w:rsidRPr="00B272E7">
          <w:rPr>
            <w:rStyle w:val="Hyperlink"/>
            <w:rFonts w:ascii="Times New Roman" w:hAnsi="Times New Roman" w:cs="Times New Roman"/>
            <w:b/>
            <w:sz w:val="24"/>
            <w:szCs w:val="24"/>
          </w:rPr>
          <w:t>https://nathanrooy.github.io/posts/2016-08-17/simple-particle-swarm-optimization-with-python</w:t>
        </w:r>
      </w:hyperlink>
    </w:p>
    <w:p w:rsidR="00160AA0" w:rsidRPr="00B272E7" w:rsidRDefault="00B44016"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rsidSect="00F54BF1">
      <w:headerReference w:type="default" r:id="rId24"/>
      <w:pgSz w:w="15840" w:h="24480" w:code="3"/>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4016" w:rsidRDefault="00B44016" w:rsidP="00C74D6B">
      <w:pPr>
        <w:spacing w:after="0" w:line="240" w:lineRule="auto"/>
      </w:pPr>
      <w:r>
        <w:separator/>
      </w:r>
    </w:p>
  </w:endnote>
  <w:endnote w:type="continuationSeparator" w:id="0">
    <w:p w:rsidR="00B44016" w:rsidRDefault="00B44016"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TIXGeneral-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4016" w:rsidRDefault="00B44016" w:rsidP="00C74D6B">
      <w:pPr>
        <w:spacing w:after="0" w:line="240" w:lineRule="auto"/>
      </w:pPr>
      <w:r>
        <w:separator/>
      </w:r>
    </w:p>
  </w:footnote>
  <w:footnote w:type="continuationSeparator" w:id="0">
    <w:p w:rsidR="00B44016" w:rsidRDefault="00B44016" w:rsidP="00C74D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CE66C1">
          <w:rPr>
            <w:noProof/>
          </w:rPr>
          <w:t>6</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C0B"/>
    <w:multiLevelType w:val="hybridMultilevel"/>
    <w:tmpl w:val="0EE4B06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615E9A"/>
    <w:multiLevelType w:val="hybridMultilevel"/>
    <w:tmpl w:val="8A2A0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3A26F9E"/>
    <w:multiLevelType w:val="hybridMultilevel"/>
    <w:tmpl w:val="BF9EC8B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9992B6E"/>
    <w:multiLevelType w:val="hybridMultilevel"/>
    <w:tmpl w:val="C4D0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72AFF"/>
    <w:multiLevelType w:val="hybridMultilevel"/>
    <w:tmpl w:val="9B3E2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155FF5"/>
    <w:multiLevelType w:val="hybridMultilevel"/>
    <w:tmpl w:val="E49840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739E36FB"/>
    <w:multiLevelType w:val="hybridMultilevel"/>
    <w:tmpl w:val="03D4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063597"/>
    <w:multiLevelType w:val="hybridMultilevel"/>
    <w:tmpl w:val="B0683B16"/>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93B2868"/>
    <w:multiLevelType w:val="hybridMultilevel"/>
    <w:tmpl w:val="97A07BC4"/>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17"/>
  </w:num>
  <w:num w:numId="4">
    <w:abstractNumId w:val="10"/>
  </w:num>
  <w:num w:numId="5">
    <w:abstractNumId w:val="9"/>
  </w:num>
  <w:num w:numId="6">
    <w:abstractNumId w:val="13"/>
  </w:num>
  <w:num w:numId="7">
    <w:abstractNumId w:val="3"/>
  </w:num>
  <w:num w:numId="8">
    <w:abstractNumId w:val="12"/>
  </w:num>
  <w:num w:numId="9">
    <w:abstractNumId w:val="11"/>
  </w:num>
  <w:num w:numId="10">
    <w:abstractNumId w:val="8"/>
  </w:num>
  <w:num w:numId="11">
    <w:abstractNumId w:val="5"/>
  </w:num>
  <w:num w:numId="12">
    <w:abstractNumId w:val="2"/>
  </w:num>
  <w:num w:numId="13">
    <w:abstractNumId w:val="14"/>
  </w:num>
  <w:num w:numId="14">
    <w:abstractNumId w:val="7"/>
  </w:num>
  <w:num w:numId="15">
    <w:abstractNumId w:val="15"/>
  </w:num>
  <w:num w:numId="16">
    <w:abstractNumId w:val="4"/>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33329"/>
    <w:rsid w:val="00061D8D"/>
    <w:rsid w:val="000967F3"/>
    <w:rsid w:val="000A31BE"/>
    <w:rsid w:val="000D4280"/>
    <w:rsid w:val="000F5653"/>
    <w:rsid w:val="00106AB8"/>
    <w:rsid w:val="0014128A"/>
    <w:rsid w:val="0015308C"/>
    <w:rsid w:val="00160AA0"/>
    <w:rsid w:val="00193E07"/>
    <w:rsid w:val="001C257F"/>
    <w:rsid w:val="001F2FDB"/>
    <w:rsid w:val="001F327D"/>
    <w:rsid w:val="00224EB7"/>
    <w:rsid w:val="00252098"/>
    <w:rsid w:val="002A0FDE"/>
    <w:rsid w:val="002A2B48"/>
    <w:rsid w:val="002F05E1"/>
    <w:rsid w:val="00307CAF"/>
    <w:rsid w:val="00356CAF"/>
    <w:rsid w:val="003C2EB7"/>
    <w:rsid w:val="00487FA9"/>
    <w:rsid w:val="004C2FCE"/>
    <w:rsid w:val="00500B5A"/>
    <w:rsid w:val="00530EBF"/>
    <w:rsid w:val="00544122"/>
    <w:rsid w:val="005519EE"/>
    <w:rsid w:val="005701CF"/>
    <w:rsid w:val="00585E23"/>
    <w:rsid w:val="005B7068"/>
    <w:rsid w:val="005B7462"/>
    <w:rsid w:val="005E351D"/>
    <w:rsid w:val="00622DBE"/>
    <w:rsid w:val="006253FB"/>
    <w:rsid w:val="006A03F6"/>
    <w:rsid w:val="006A096B"/>
    <w:rsid w:val="00745FF8"/>
    <w:rsid w:val="007474E8"/>
    <w:rsid w:val="00792D8A"/>
    <w:rsid w:val="0079443A"/>
    <w:rsid w:val="007A454C"/>
    <w:rsid w:val="007B79C9"/>
    <w:rsid w:val="007C3AB1"/>
    <w:rsid w:val="007D1ADB"/>
    <w:rsid w:val="007D2D48"/>
    <w:rsid w:val="007E515D"/>
    <w:rsid w:val="0081073E"/>
    <w:rsid w:val="00820B2D"/>
    <w:rsid w:val="00832C37"/>
    <w:rsid w:val="00840C47"/>
    <w:rsid w:val="00843DD2"/>
    <w:rsid w:val="00851040"/>
    <w:rsid w:val="008645DF"/>
    <w:rsid w:val="00870DA3"/>
    <w:rsid w:val="008C4094"/>
    <w:rsid w:val="008C40F6"/>
    <w:rsid w:val="008C56A0"/>
    <w:rsid w:val="00940F40"/>
    <w:rsid w:val="009E2894"/>
    <w:rsid w:val="009F344F"/>
    <w:rsid w:val="00A51E1C"/>
    <w:rsid w:val="00A71969"/>
    <w:rsid w:val="00AE5226"/>
    <w:rsid w:val="00B06E75"/>
    <w:rsid w:val="00B272E7"/>
    <w:rsid w:val="00B2785E"/>
    <w:rsid w:val="00B44016"/>
    <w:rsid w:val="00B70B4A"/>
    <w:rsid w:val="00B80387"/>
    <w:rsid w:val="00BA2B1E"/>
    <w:rsid w:val="00C06993"/>
    <w:rsid w:val="00C1235C"/>
    <w:rsid w:val="00C74D6B"/>
    <w:rsid w:val="00CB2891"/>
    <w:rsid w:val="00CC2D28"/>
    <w:rsid w:val="00CE66C1"/>
    <w:rsid w:val="00D12C17"/>
    <w:rsid w:val="00D32CF0"/>
    <w:rsid w:val="00D6363A"/>
    <w:rsid w:val="00D76913"/>
    <w:rsid w:val="00D96C81"/>
    <w:rsid w:val="00DD2FB2"/>
    <w:rsid w:val="00E15314"/>
    <w:rsid w:val="00E3196B"/>
    <w:rsid w:val="00E4197D"/>
    <w:rsid w:val="00E60D3B"/>
    <w:rsid w:val="00ED62CA"/>
    <w:rsid w:val="00F3165C"/>
    <w:rsid w:val="00F3676F"/>
    <w:rsid w:val="00F54BF1"/>
    <w:rsid w:val="00F67A85"/>
    <w:rsid w:val="00F9600E"/>
    <w:rsid w:val="00FC164A"/>
    <w:rsid w:val="00FD3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3741D8"/>
  <w15:docId w15:val="{EE8C068E-8543-4866-A67A-5A8B27ECD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023244558">
          <w:marLeft w:val="0"/>
          <w:marRight w:val="0"/>
          <w:marTop w:val="0"/>
          <w:marBottom w:val="0"/>
          <w:divBdr>
            <w:top w:val="none" w:sz="0" w:space="0" w:color="auto"/>
            <w:left w:val="none" w:sz="0" w:space="0" w:color="auto"/>
            <w:bottom w:val="single" w:sz="6" w:space="0" w:color="000000"/>
            <w:right w:val="none" w:sz="0" w:space="0" w:color="auto"/>
          </w:divBdr>
        </w:div>
        <w:div w:id="1296644065">
          <w:marLeft w:val="0"/>
          <w:marRight w:val="0"/>
          <w:marTop w:val="0"/>
          <w:marBottom w:val="0"/>
          <w:divBdr>
            <w:top w:val="none" w:sz="0" w:space="0" w:color="auto"/>
            <w:left w:val="none" w:sz="0" w:space="0" w:color="auto"/>
            <w:bottom w:val="none" w:sz="0" w:space="0" w:color="auto"/>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171192251">
          <w:marLeft w:val="547"/>
          <w:marRight w:val="0"/>
          <w:marTop w:val="77"/>
          <w:marBottom w:val="0"/>
          <w:divBdr>
            <w:top w:val="none" w:sz="0" w:space="0" w:color="auto"/>
            <w:left w:val="none" w:sz="0" w:space="0" w:color="auto"/>
            <w:bottom w:val="none" w:sz="0" w:space="0" w:color="auto"/>
            <w:right w:val="none" w:sz="0" w:space="0" w:color="auto"/>
          </w:divBdr>
        </w:div>
        <w:div w:id="306785962">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29248519">
          <w:marLeft w:val="1008"/>
          <w:marRight w:val="0"/>
          <w:marTop w:val="96"/>
          <w:marBottom w:val="0"/>
          <w:divBdr>
            <w:top w:val="none" w:sz="0" w:space="0" w:color="auto"/>
            <w:left w:val="none" w:sz="0" w:space="0" w:color="auto"/>
            <w:bottom w:val="none" w:sz="0" w:space="0" w:color="auto"/>
            <w:right w:val="none" w:sz="0" w:space="0" w:color="auto"/>
          </w:divBdr>
        </w:div>
        <w:div w:id="199290913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hyperlink" Target="https://www.hindawi.com/journals/tswj/2014/973093/fig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lideplayer.com/slide/12229714/"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github.com/rgreen13/PSO-Pyth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researchgate.net/figure/The-pseudocode-of-the-PSO-algorithm_fig8_274460300" TargetMode="External"/><Relationship Id="rId23" Type="http://schemas.openxmlformats.org/officeDocument/2006/relationships/hyperlink" Target="http://benchmarkfcns.xyz/benchmarkfcns/spherefcn.html" TargetMode="External"/><Relationship Id="rId10" Type="http://schemas.openxmlformats.org/officeDocument/2006/relationships/chart" Target="charts/chart2.xml"/><Relationship Id="rId19" Type="http://schemas.openxmlformats.org/officeDocument/2006/relationships/hyperlink" Target="https://pt.slideshare.net/MohamedTalaat9/digital-image-forgery?next_slideshow=1"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s://nathanrooy.github.io/posts/2016-08-17/simple-particle-swarm-optimization-with-pytho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numRef>
              <c:f>sphere!$A$5:$A$28</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sphere!$L$5:$L$28</c:f>
              <c:numCache>
                <c:formatCode>0.00</c:formatCode>
                <c:ptCount val="24"/>
                <c:pt idx="0">
                  <c:v>10475.5</c:v>
                </c:pt>
                <c:pt idx="1">
                  <c:v>12488</c:v>
                </c:pt>
                <c:pt idx="2">
                  <c:v>13235.1</c:v>
                </c:pt>
                <c:pt idx="3">
                  <c:v>15549</c:v>
                </c:pt>
                <c:pt idx="4">
                  <c:v>17529.5</c:v>
                </c:pt>
                <c:pt idx="5">
                  <c:v>21248.5</c:v>
                </c:pt>
                <c:pt idx="6">
                  <c:v>25782.5</c:v>
                </c:pt>
                <c:pt idx="7">
                  <c:v>27880.9</c:v>
                </c:pt>
                <c:pt idx="8">
                  <c:v>25193.4</c:v>
                </c:pt>
                <c:pt idx="9">
                  <c:v>30190.7</c:v>
                </c:pt>
                <c:pt idx="10">
                  <c:v>33239.800000000003</c:v>
                </c:pt>
                <c:pt idx="11">
                  <c:v>33673.300000000003</c:v>
                </c:pt>
                <c:pt idx="12">
                  <c:v>32460.6</c:v>
                </c:pt>
                <c:pt idx="13">
                  <c:v>36695.1</c:v>
                </c:pt>
                <c:pt idx="14">
                  <c:v>39244.300000000003</c:v>
                </c:pt>
                <c:pt idx="15">
                  <c:v>40940</c:v>
                </c:pt>
                <c:pt idx="16">
                  <c:v>41643.4</c:v>
                </c:pt>
                <c:pt idx="17">
                  <c:v>45060.3</c:v>
                </c:pt>
                <c:pt idx="18">
                  <c:v>51592.7</c:v>
                </c:pt>
                <c:pt idx="19">
                  <c:v>48523.4</c:v>
                </c:pt>
                <c:pt idx="20">
                  <c:v>48672.5</c:v>
                </c:pt>
                <c:pt idx="21">
                  <c:v>50069.5</c:v>
                </c:pt>
                <c:pt idx="22">
                  <c:v>52562</c:v>
                </c:pt>
                <c:pt idx="23">
                  <c:v>54139.8</c:v>
                </c:pt>
              </c:numCache>
            </c:numRef>
          </c:val>
          <c:smooth val="0"/>
          <c:extLst>
            <c:ext xmlns:c16="http://schemas.microsoft.com/office/drawing/2014/chart" uri="{C3380CC4-5D6E-409C-BE32-E72D297353CC}">
              <c16:uniqueId val="{00000000-E115-4DA2-8496-9BB4AB9AFE6A}"/>
            </c:ext>
          </c:extLst>
        </c:ser>
        <c:ser>
          <c:idx val="1"/>
          <c:order val="1"/>
          <c:tx>
            <c:v>PySwarm_validation_sphere</c:v>
          </c:tx>
          <c:spPr>
            <a:ln w="28575" cap="rnd">
              <a:solidFill>
                <a:schemeClr val="accent2"/>
              </a:solidFill>
              <a:round/>
            </a:ln>
            <a:effectLst/>
          </c:spPr>
          <c:marker>
            <c:symbol val="none"/>
          </c:marker>
          <c:cat>
            <c:numRef>
              <c:f>sphere!$A$5:$A$28</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sphere!$L$63:$L$86</c:f>
              <c:numCache>
                <c:formatCode>0</c:formatCode>
                <c:ptCount val="24"/>
                <c:pt idx="0">
                  <c:v>19526.8</c:v>
                </c:pt>
                <c:pt idx="1">
                  <c:v>25685.1</c:v>
                </c:pt>
                <c:pt idx="2">
                  <c:v>27083.9</c:v>
                </c:pt>
                <c:pt idx="3">
                  <c:v>34081.1</c:v>
                </c:pt>
                <c:pt idx="4">
                  <c:v>29282.799999999999</c:v>
                </c:pt>
                <c:pt idx="5">
                  <c:v>30781.8</c:v>
                </c:pt>
                <c:pt idx="6">
                  <c:v>27783.7</c:v>
                </c:pt>
                <c:pt idx="7">
                  <c:v>35179.599999999999</c:v>
                </c:pt>
                <c:pt idx="8">
                  <c:v>32980.6</c:v>
                </c:pt>
                <c:pt idx="9">
                  <c:v>33580.400000000001</c:v>
                </c:pt>
                <c:pt idx="10">
                  <c:v>40473.9</c:v>
                </c:pt>
                <c:pt idx="11">
                  <c:v>32979.300000000003</c:v>
                </c:pt>
                <c:pt idx="12">
                  <c:v>37378.300000000003</c:v>
                </c:pt>
                <c:pt idx="13">
                  <c:v>34479.9</c:v>
                </c:pt>
                <c:pt idx="14">
                  <c:v>41276</c:v>
                </c:pt>
                <c:pt idx="15">
                  <c:v>38477.599999999999</c:v>
                </c:pt>
                <c:pt idx="16">
                  <c:v>38377.699999999997</c:v>
                </c:pt>
                <c:pt idx="17">
                  <c:v>41575.699999999997</c:v>
                </c:pt>
                <c:pt idx="18">
                  <c:v>40876.1</c:v>
                </c:pt>
                <c:pt idx="19">
                  <c:v>40975.9</c:v>
                </c:pt>
                <c:pt idx="20">
                  <c:v>50270.7</c:v>
                </c:pt>
                <c:pt idx="21">
                  <c:v>42075.5</c:v>
                </c:pt>
                <c:pt idx="22">
                  <c:v>48674.5</c:v>
                </c:pt>
                <c:pt idx="23">
                  <c:v>62869.2</c:v>
                </c:pt>
              </c:numCache>
            </c:numRef>
          </c:val>
          <c:smooth val="0"/>
          <c:extLst>
            <c:ext xmlns:c16="http://schemas.microsoft.com/office/drawing/2014/chart" uri="{C3380CC4-5D6E-409C-BE32-E72D297353CC}">
              <c16:uniqueId val="{00000001-E115-4DA2-8496-9BB4AB9AFE6A}"/>
            </c:ext>
          </c:extLst>
        </c:ser>
        <c:dLbls>
          <c:showLegendKey val="0"/>
          <c:showVal val="0"/>
          <c:showCatName val="0"/>
          <c:showSerName val="0"/>
          <c:showPercent val="0"/>
          <c:showBubbleSize val="0"/>
        </c:dLbls>
        <c:smooth val="0"/>
        <c:axId val="-451952464"/>
        <c:axId val="-451955728"/>
      </c:lineChart>
      <c:catAx>
        <c:axId val="-45195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955728"/>
        <c:crosses val="autoZero"/>
        <c:auto val="1"/>
        <c:lblAlgn val="ctr"/>
        <c:lblOffset val="100"/>
        <c:noMultiLvlLbl val="0"/>
      </c:catAx>
      <c:valAx>
        <c:axId val="-4519557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952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976824563855218E-2"/>
          <c:y val="2.0008404361662915E-2"/>
          <c:w val="0.9044056794054508"/>
          <c:h val="0.79209043437355231"/>
        </c:manualLayout>
      </c:layout>
      <c:lineChart>
        <c:grouping val="standard"/>
        <c:varyColors val="0"/>
        <c:ser>
          <c:idx val="0"/>
          <c:order val="0"/>
          <c:tx>
            <c:v>PSO_sphere</c:v>
          </c:tx>
          <c:spPr>
            <a:ln w="28575" cap="rnd">
              <a:solidFill>
                <a:srgbClr val="0070C0"/>
              </a:solidFill>
              <a:round/>
            </a:ln>
            <a:effectLst/>
          </c:spPr>
          <c:marker>
            <c:symbol val="none"/>
          </c:marker>
          <c:cat>
            <c:numRef>
              <c:f>sphere!$N$5:$N$34</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sphere!$Y$5:$Y$34</c:f>
              <c:numCache>
                <c:formatCode>0.00</c:formatCode>
                <c:ptCount val="30"/>
                <c:pt idx="0">
                  <c:v>12273.3</c:v>
                </c:pt>
                <c:pt idx="1">
                  <c:v>24041</c:v>
                </c:pt>
                <c:pt idx="2">
                  <c:v>34617.199999999997</c:v>
                </c:pt>
                <c:pt idx="3">
                  <c:v>45978.2</c:v>
                </c:pt>
                <c:pt idx="4">
                  <c:v>60163.9</c:v>
                </c:pt>
                <c:pt idx="5">
                  <c:v>68725.2</c:v>
                </c:pt>
                <c:pt idx="6">
                  <c:v>77262.100000000006</c:v>
                </c:pt>
                <c:pt idx="7">
                  <c:v>88005.9</c:v>
                </c:pt>
                <c:pt idx="8">
                  <c:v>100338.9</c:v>
                </c:pt>
                <c:pt idx="9">
                  <c:v>111228.2</c:v>
                </c:pt>
                <c:pt idx="10">
                  <c:v>120728.2</c:v>
                </c:pt>
                <c:pt idx="11">
                  <c:v>130410.9</c:v>
                </c:pt>
                <c:pt idx="12">
                  <c:v>145101.79999999999</c:v>
                </c:pt>
                <c:pt idx="13">
                  <c:v>152974.1</c:v>
                </c:pt>
                <c:pt idx="14">
                  <c:v>164592.4</c:v>
                </c:pt>
                <c:pt idx="15">
                  <c:v>177763.1</c:v>
                </c:pt>
                <c:pt idx="16">
                  <c:v>188108.3</c:v>
                </c:pt>
                <c:pt idx="17">
                  <c:v>211566.3</c:v>
                </c:pt>
                <c:pt idx="18">
                  <c:v>236384.1</c:v>
                </c:pt>
                <c:pt idx="19">
                  <c:v>287079.09999999998</c:v>
                </c:pt>
                <c:pt idx="20">
                  <c:v>337697.1</c:v>
                </c:pt>
                <c:pt idx="21">
                  <c:v>331715.90000000002</c:v>
                </c:pt>
                <c:pt idx="22">
                  <c:v>349665</c:v>
                </c:pt>
                <c:pt idx="23">
                  <c:v>362734.4</c:v>
                </c:pt>
                <c:pt idx="24">
                  <c:v>384875</c:v>
                </c:pt>
                <c:pt idx="25">
                  <c:v>388761.7</c:v>
                </c:pt>
                <c:pt idx="26">
                  <c:v>483802.6</c:v>
                </c:pt>
                <c:pt idx="27">
                  <c:v>472937</c:v>
                </c:pt>
                <c:pt idx="28">
                  <c:v>416588.9</c:v>
                </c:pt>
                <c:pt idx="29">
                  <c:v>507859.7</c:v>
                </c:pt>
              </c:numCache>
            </c:numRef>
          </c:val>
          <c:smooth val="0"/>
          <c:extLst>
            <c:ext xmlns:c16="http://schemas.microsoft.com/office/drawing/2014/chart" uri="{C3380CC4-5D6E-409C-BE32-E72D297353CC}">
              <c16:uniqueId val="{00000000-8C12-499A-A675-2E3EDDDA791A}"/>
            </c:ext>
          </c:extLst>
        </c:ser>
        <c:ser>
          <c:idx val="1"/>
          <c:order val="1"/>
          <c:tx>
            <c:v>PySwarm_validation_sphere</c:v>
          </c:tx>
          <c:marker>
            <c:symbol val="none"/>
          </c:marker>
          <c:cat>
            <c:numRef>
              <c:f>sphere!$N$5:$N$34</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sphere!$Y$63:$Y$92</c:f>
              <c:numCache>
                <c:formatCode>0</c:formatCode>
                <c:ptCount val="30"/>
                <c:pt idx="0">
                  <c:v>40081</c:v>
                </c:pt>
                <c:pt idx="1">
                  <c:v>55728.4</c:v>
                </c:pt>
                <c:pt idx="2">
                  <c:v>90947.1</c:v>
                </c:pt>
                <c:pt idx="3">
                  <c:v>133515.79999999999</c:v>
                </c:pt>
                <c:pt idx="4">
                  <c:v>138297.29999999999</c:v>
                </c:pt>
                <c:pt idx="5">
                  <c:v>146560.70000000001</c:v>
                </c:pt>
                <c:pt idx="6">
                  <c:v>174428.7</c:v>
                </c:pt>
                <c:pt idx="7">
                  <c:v>179930.2</c:v>
                </c:pt>
                <c:pt idx="8">
                  <c:v>204752.3</c:v>
                </c:pt>
                <c:pt idx="9">
                  <c:v>196422.1</c:v>
                </c:pt>
                <c:pt idx="10">
                  <c:v>204045.3</c:v>
                </c:pt>
                <c:pt idx="11">
                  <c:v>251480.8</c:v>
                </c:pt>
                <c:pt idx="12">
                  <c:v>254923.5</c:v>
                </c:pt>
                <c:pt idx="13">
                  <c:v>281634.3</c:v>
                </c:pt>
                <c:pt idx="14">
                  <c:v>329024</c:v>
                </c:pt>
                <c:pt idx="15">
                  <c:v>297597.8</c:v>
                </c:pt>
                <c:pt idx="16">
                  <c:v>314143.8</c:v>
                </c:pt>
                <c:pt idx="17">
                  <c:v>353792.7</c:v>
                </c:pt>
                <c:pt idx="18">
                  <c:v>350368.3</c:v>
                </c:pt>
                <c:pt idx="19">
                  <c:v>367807</c:v>
                </c:pt>
                <c:pt idx="20">
                  <c:v>396542.4</c:v>
                </c:pt>
                <c:pt idx="21">
                  <c:v>526153.5</c:v>
                </c:pt>
                <c:pt idx="22">
                  <c:v>957922.3</c:v>
                </c:pt>
                <c:pt idx="23">
                  <c:v>657564</c:v>
                </c:pt>
                <c:pt idx="24">
                  <c:v>771040.9</c:v>
                </c:pt>
                <c:pt idx="25">
                  <c:v>598408.80000000005</c:v>
                </c:pt>
                <c:pt idx="26">
                  <c:v>547400.69999999995</c:v>
                </c:pt>
                <c:pt idx="27">
                  <c:v>527390.1</c:v>
                </c:pt>
                <c:pt idx="28">
                  <c:v>512575.1</c:v>
                </c:pt>
                <c:pt idx="29">
                  <c:v>533244.1</c:v>
                </c:pt>
              </c:numCache>
            </c:numRef>
          </c:val>
          <c:smooth val="0"/>
          <c:extLst>
            <c:ext xmlns:c16="http://schemas.microsoft.com/office/drawing/2014/chart" uri="{C3380CC4-5D6E-409C-BE32-E72D297353CC}">
              <c16:uniqueId val="{00000001-8C12-499A-A675-2E3EDDDA791A}"/>
            </c:ext>
          </c:extLst>
        </c:ser>
        <c:dLbls>
          <c:showLegendKey val="0"/>
          <c:showVal val="0"/>
          <c:showCatName val="0"/>
          <c:showSerName val="0"/>
          <c:showPercent val="0"/>
          <c:showBubbleSize val="0"/>
        </c:dLbls>
        <c:smooth val="0"/>
        <c:axId val="-451944848"/>
        <c:axId val="-451941040"/>
      </c:lineChart>
      <c:catAx>
        <c:axId val="-451944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941040"/>
        <c:crosses val="autoZero"/>
        <c:auto val="1"/>
        <c:lblAlgn val="ctr"/>
        <c:lblOffset val="100"/>
        <c:noMultiLvlLbl val="0"/>
      </c:catAx>
      <c:valAx>
        <c:axId val="-4519410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944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strRef>
              <c:f>sphere!$AA$5:$AA$54</c:f>
              <c:strCache>
                <c:ptCount val="50"/>
                <c:pt idx="0">
                  <c:v>Num_Particles</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strCache>
            </c:strRef>
          </c:cat>
          <c:val>
            <c:numRef>
              <c:f>sphere!$AL$5:$AL$54</c:f>
              <c:numCache>
                <c:formatCode>0.00</c:formatCode>
                <c:ptCount val="50"/>
                <c:pt idx="0" formatCode="General">
                  <c:v>0</c:v>
                </c:pt>
                <c:pt idx="1">
                  <c:v>7890.3</c:v>
                </c:pt>
                <c:pt idx="2">
                  <c:v>13329.4</c:v>
                </c:pt>
                <c:pt idx="3">
                  <c:v>21383.8</c:v>
                </c:pt>
                <c:pt idx="4">
                  <c:v>26510.6</c:v>
                </c:pt>
                <c:pt idx="5">
                  <c:v>30845</c:v>
                </c:pt>
                <c:pt idx="6">
                  <c:v>43889.1</c:v>
                </c:pt>
                <c:pt idx="7">
                  <c:v>44438.6</c:v>
                </c:pt>
                <c:pt idx="8">
                  <c:v>46046.3</c:v>
                </c:pt>
                <c:pt idx="9">
                  <c:v>58421.2</c:v>
                </c:pt>
                <c:pt idx="10">
                  <c:v>55418.400000000001</c:v>
                </c:pt>
                <c:pt idx="11">
                  <c:v>54335</c:v>
                </c:pt>
                <c:pt idx="12">
                  <c:v>55247.1</c:v>
                </c:pt>
                <c:pt idx="13">
                  <c:v>66914.600000000006</c:v>
                </c:pt>
                <c:pt idx="14">
                  <c:v>70235</c:v>
                </c:pt>
                <c:pt idx="15">
                  <c:v>71950.100000000006</c:v>
                </c:pt>
                <c:pt idx="16">
                  <c:v>72936.3</c:v>
                </c:pt>
                <c:pt idx="17">
                  <c:v>77327.7</c:v>
                </c:pt>
                <c:pt idx="18">
                  <c:v>72543.600000000006</c:v>
                </c:pt>
                <c:pt idx="19">
                  <c:v>76013.399999999994</c:v>
                </c:pt>
                <c:pt idx="20">
                  <c:v>80370.899999999994</c:v>
                </c:pt>
                <c:pt idx="21">
                  <c:v>65345.7</c:v>
                </c:pt>
                <c:pt idx="22">
                  <c:v>60344.1</c:v>
                </c:pt>
                <c:pt idx="23">
                  <c:v>61935.8</c:v>
                </c:pt>
                <c:pt idx="24">
                  <c:v>64825.2</c:v>
                </c:pt>
                <c:pt idx="25">
                  <c:v>68114.5</c:v>
                </c:pt>
                <c:pt idx="26">
                  <c:v>69812.399999999994</c:v>
                </c:pt>
                <c:pt idx="27">
                  <c:v>72407.100000000006</c:v>
                </c:pt>
                <c:pt idx="28">
                  <c:v>84080.4</c:v>
                </c:pt>
                <c:pt idx="29">
                  <c:v>88062.8</c:v>
                </c:pt>
                <c:pt idx="30">
                  <c:v>91057.5</c:v>
                </c:pt>
                <c:pt idx="31">
                  <c:v>94347</c:v>
                </c:pt>
                <c:pt idx="32">
                  <c:v>97435.4</c:v>
                </c:pt>
                <c:pt idx="33">
                  <c:v>100630.7</c:v>
                </c:pt>
                <c:pt idx="34">
                  <c:v>103827.1</c:v>
                </c:pt>
                <c:pt idx="35">
                  <c:v>106914.1</c:v>
                </c:pt>
                <c:pt idx="36">
                  <c:v>101926.6</c:v>
                </c:pt>
                <c:pt idx="37">
                  <c:v>99929.8</c:v>
                </c:pt>
                <c:pt idx="38">
                  <c:v>103827</c:v>
                </c:pt>
                <c:pt idx="39">
                  <c:v>106912.4</c:v>
                </c:pt>
                <c:pt idx="40">
                  <c:v>109810.3</c:v>
                </c:pt>
                <c:pt idx="41">
                  <c:v>112300.3</c:v>
                </c:pt>
                <c:pt idx="42">
                  <c:v>119288.7</c:v>
                </c:pt>
                <c:pt idx="43">
                  <c:v>132881.79999999999</c:v>
                </c:pt>
                <c:pt idx="44">
                  <c:v>151096.9</c:v>
                </c:pt>
                <c:pt idx="45">
                  <c:v>155878.9</c:v>
                </c:pt>
                <c:pt idx="46">
                  <c:v>158869.9</c:v>
                </c:pt>
                <c:pt idx="47">
                  <c:v>161041.60000000001</c:v>
                </c:pt>
                <c:pt idx="48">
                  <c:v>148101.1</c:v>
                </c:pt>
                <c:pt idx="49">
                  <c:v>136241.4</c:v>
                </c:pt>
              </c:numCache>
            </c:numRef>
          </c:val>
          <c:smooth val="0"/>
          <c:extLst>
            <c:ext xmlns:c16="http://schemas.microsoft.com/office/drawing/2014/chart" uri="{C3380CC4-5D6E-409C-BE32-E72D297353CC}">
              <c16:uniqueId val="{00000000-9013-47A2-A982-A6B213CF3C7F}"/>
            </c:ext>
          </c:extLst>
        </c:ser>
        <c:ser>
          <c:idx val="1"/>
          <c:order val="1"/>
          <c:tx>
            <c:v>PySwarm_validation_sphere</c:v>
          </c:tx>
          <c:spPr>
            <a:ln w="28575" cap="rnd">
              <a:solidFill>
                <a:schemeClr val="accent2"/>
              </a:solidFill>
              <a:round/>
            </a:ln>
            <a:effectLst/>
          </c:spPr>
          <c:marker>
            <c:symbol val="none"/>
          </c:marker>
          <c:cat>
            <c:strRef>
              <c:f>sphere!$AA$5:$AA$54</c:f>
              <c:strCache>
                <c:ptCount val="50"/>
                <c:pt idx="0">
                  <c:v>Num_Particles</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strCache>
            </c:strRef>
          </c:cat>
          <c:val>
            <c:numRef>
              <c:f>sphere!$AL$63:$AL$112</c:f>
              <c:numCache>
                <c:formatCode>0</c:formatCode>
                <c:ptCount val="50"/>
                <c:pt idx="0">
                  <c:v>63514.1</c:v>
                </c:pt>
                <c:pt idx="1">
                  <c:v>51869.8</c:v>
                </c:pt>
                <c:pt idx="2">
                  <c:v>61064.5</c:v>
                </c:pt>
                <c:pt idx="3">
                  <c:v>62963.4</c:v>
                </c:pt>
                <c:pt idx="4">
                  <c:v>61863.8</c:v>
                </c:pt>
                <c:pt idx="5">
                  <c:v>61363</c:v>
                </c:pt>
                <c:pt idx="6">
                  <c:v>57765.9</c:v>
                </c:pt>
                <c:pt idx="7">
                  <c:v>66161.399999999994</c:v>
                </c:pt>
                <c:pt idx="8">
                  <c:v>59265.5</c:v>
                </c:pt>
                <c:pt idx="9">
                  <c:v>65357.3</c:v>
                </c:pt>
                <c:pt idx="10">
                  <c:v>59360.9</c:v>
                </c:pt>
                <c:pt idx="11">
                  <c:v>64563.8</c:v>
                </c:pt>
                <c:pt idx="12">
                  <c:v>61565.1</c:v>
                </c:pt>
                <c:pt idx="13">
                  <c:v>67260.800000000003</c:v>
                </c:pt>
                <c:pt idx="14">
                  <c:v>63562.6</c:v>
                </c:pt>
                <c:pt idx="15">
                  <c:v>63662.8</c:v>
                </c:pt>
                <c:pt idx="16">
                  <c:v>65663</c:v>
                </c:pt>
                <c:pt idx="17">
                  <c:v>63161.7</c:v>
                </c:pt>
                <c:pt idx="18">
                  <c:v>68860.3</c:v>
                </c:pt>
                <c:pt idx="19">
                  <c:v>67460.5</c:v>
                </c:pt>
                <c:pt idx="20">
                  <c:v>63263.199999999997</c:v>
                </c:pt>
                <c:pt idx="21">
                  <c:v>62363.6</c:v>
                </c:pt>
                <c:pt idx="22">
                  <c:v>64862</c:v>
                </c:pt>
                <c:pt idx="23">
                  <c:v>70559.100000000006</c:v>
                </c:pt>
                <c:pt idx="24">
                  <c:v>67461.8</c:v>
                </c:pt>
                <c:pt idx="25">
                  <c:v>67060.899999999994</c:v>
                </c:pt>
                <c:pt idx="26">
                  <c:v>66561.2</c:v>
                </c:pt>
                <c:pt idx="27">
                  <c:v>69459.399999999994</c:v>
                </c:pt>
                <c:pt idx="28">
                  <c:v>67161.2</c:v>
                </c:pt>
                <c:pt idx="29">
                  <c:v>66261.3</c:v>
                </c:pt>
                <c:pt idx="30">
                  <c:v>70151.199999999997</c:v>
                </c:pt>
                <c:pt idx="31">
                  <c:v>69355</c:v>
                </c:pt>
                <c:pt idx="32">
                  <c:v>68054.7</c:v>
                </c:pt>
                <c:pt idx="33">
                  <c:v>64662.400000000001</c:v>
                </c:pt>
                <c:pt idx="34">
                  <c:v>68456.899999999994</c:v>
                </c:pt>
                <c:pt idx="35">
                  <c:v>66261.600000000006</c:v>
                </c:pt>
                <c:pt idx="36">
                  <c:v>70156.3</c:v>
                </c:pt>
                <c:pt idx="37">
                  <c:v>68360</c:v>
                </c:pt>
                <c:pt idx="38">
                  <c:v>71758.399999999994</c:v>
                </c:pt>
                <c:pt idx="39">
                  <c:v>70259.199999999997</c:v>
                </c:pt>
                <c:pt idx="40">
                  <c:v>66158.600000000006</c:v>
                </c:pt>
                <c:pt idx="41">
                  <c:v>68260.5</c:v>
                </c:pt>
                <c:pt idx="42">
                  <c:v>69159.600000000006</c:v>
                </c:pt>
                <c:pt idx="43">
                  <c:v>76955.3</c:v>
                </c:pt>
                <c:pt idx="44">
                  <c:v>65162.2</c:v>
                </c:pt>
                <c:pt idx="45">
                  <c:v>67657.600000000006</c:v>
                </c:pt>
                <c:pt idx="46">
                  <c:v>65961.7</c:v>
                </c:pt>
                <c:pt idx="47">
                  <c:v>72455.399999999994</c:v>
                </c:pt>
                <c:pt idx="48">
                  <c:v>74056.899999999994</c:v>
                </c:pt>
                <c:pt idx="49">
                  <c:v>69656.5</c:v>
                </c:pt>
              </c:numCache>
            </c:numRef>
          </c:val>
          <c:smooth val="0"/>
          <c:extLst>
            <c:ext xmlns:c16="http://schemas.microsoft.com/office/drawing/2014/chart" uri="{C3380CC4-5D6E-409C-BE32-E72D297353CC}">
              <c16:uniqueId val="{00000001-9013-47A2-A982-A6B213CF3C7F}"/>
            </c:ext>
          </c:extLst>
        </c:ser>
        <c:dLbls>
          <c:showLegendKey val="0"/>
          <c:showVal val="0"/>
          <c:showCatName val="0"/>
          <c:showSerName val="0"/>
          <c:showPercent val="0"/>
          <c:showBubbleSize val="0"/>
        </c:dLbls>
        <c:smooth val="0"/>
        <c:axId val="-451940496"/>
        <c:axId val="-451949744"/>
      </c:lineChart>
      <c:catAx>
        <c:axId val="-451940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949744"/>
        <c:crosses val="autoZero"/>
        <c:auto val="1"/>
        <c:lblAlgn val="ctr"/>
        <c:lblOffset val="100"/>
        <c:noMultiLvlLbl val="0"/>
      </c:catAx>
      <c:valAx>
        <c:axId val="-451949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940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0003155343287"/>
          <c:y val="5.7193939243824071E-2"/>
          <c:w val="0.7902555690154115"/>
          <c:h val="0.80195416378632889"/>
        </c:manualLayout>
      </c:layout>
      <c:lineChart>
        <c:grouping val="standard"/>
        <c:varyColors val="0"/>
        <c:ser>
          <c:idx val="0"/>
          <c:order val="0"/>
          <c:tx>
            <c:v>PSO_rastrigin</c:v>
          </c:tx>
          <c:spPr>
            <a:ln w="28575" cap="rnd">
              <a:solidFill>
                <a:schemeClr val="accent1"/>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4:$Y$33</c:f>
              <c:numCache>
                <c:formatCode>0.00</c:formatCode>
                <c:ptCount val="30"/>
                <c:pt idx="0">
                  <c:v>8626.2999999999993</c:v>
                </c:pt>
                <c:pt idx="1">
                  <c:v>17809.5</c:v>
                </c:pt>
                <c:pt idx="2">
                  <c:v>28362.6</c:v>
                </c:pt>
                <c:pt idx="3">
                  <c:v>32864.699999999997</c:v>
                </c:pt>
                <c:pt idx="4">
                  <c:v>42054.400000000001</c:v>
                </c:pt>
                <c:pt idx="5">
                  <c:v>54912.9</c:v>
                </c:pt>
                <c:pt idx="6">
                  <c:v>60806.3</c:v>
                </c:pt>
                <c:pt idx="7">
                  <c:v>68180.5</c:v>
                </c:pt>
                <c:pt idx="8">
                  <c:v>73411</c:v>
                </c:pt>
                <c:pt idx="9">
                  <c:v>81046.100000000006</c:v>
                </c:pt>
                <c:pt idx="10">
                  <c:v>95047.8</c:v>
                </c:pt>
                <c:pt idx="11">
                  <c:v>101287.6</c:v>
                </c:pt>
                <c:pt idx="12">
                  <c:v>132429.79999999999</c:v>
                </c:pt>
                <c:pt idx="13">
                  <c:v>115315.4</c:v>
                </c:pt>
                <c:pt idx="14">
                  <c:v>135679.29999999999</c:v>
                </c:pt>
                <c:pt idx="15">
                  <c:v>132426.20000000001</c:v>
                </c:pt>
                <c:pt idx="16">
                  <c:v>143216.5</c:v>
                </c:pt>
                <c:pt idx="17">
                  <c:v>154128.1</c:v>
                </c:pt>
                <c:pt idx="18">
                  <c:v>159221.79999999999</c:v>
                </c:pt>
                <c:pt idx="19">
                  <c:v>166414.1</c:v>
                </c:pt>
                <c:pt idx="20">
                  <c:v>220898.7</c:v>
                </c:pt>
                <c:pt idx="21">
                  <c:v>219052</c:v>
                </c:pt>
                <c:pt idx="22">
                  <c:v>230503</c:v>
                </c:pt>
                <c:pt idx="23">
                  <c:v>234179.7</c:v>
                </c:pt>
                <c:pt idx="24">
                  <c:v>246629.4</c:v>
                </c:pt>
                <c:pt idx="25">
                  <c:v>261062.6</c:v>
                </c:pt>
                <c:pt idx="26">
                  <c:v>272798.09999999998</c:v>
                </c:pt>
                <c:pt idx="27">
                  <c:v>282184.7</c:v>
                </c:pt>
                <c:pt idx="28">
                  <c:v>283861.8</c:v>
                </c:pt>
                <c:pt idx="29">
                  <c:v>282513.7</c:v>
                </c:pt>
              </c:numCache>
            </c:numRef>
          </c:val>
          <c:smooth val="0"/>
          <c:extLst>
            <c:ext xmlns:c16="http://schemas.microsoft.com/office/drawing/2014/chart" uri="{C3380CC4-5D6E-409C-BE32-E72D297353CC}">
              <c16:uniqueId val="{00000000-FD71-45DE-A95F-3F39F3CB0F11}"/>
            </c:ext>
          </c:extLst>
        </c:ser>
        <c:ser>
          <c:idx val="1"/>
          <c:order val="1"/>
          <c:tx>
            <c:v>PySwarm_validation_rastrigin</c:v>
          </c:tx>
          <c:spPr>
            <a:ln w="28575" cap="rnd">
              <a:solidFill>
                <a:schemeClr val="accent2"/>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58:$Y$87</c:f>
              <c:numCache>
                <c:formatCode>0.00</c:formatCode>
                <c:ptCount val="30"/>
                <c:pt idx="0">
                  <c:v>41050.333333333336</c:v>
                </c:pt>
                <c:pt idx="1">
                  <c:v>75622.333333333328</c:v>
                </c:pt>
                <c:pt idx="2">
                  <c:v>81288.333333333328</c:v>
                </c:pt>
                <c:pt idx="3">
                  <c:v>102279.66666666667</c:v>
                </c:pt>
                <c:pt idx="4">
                  <c:v>113678</c:v>
                </c:pt>
                <c:pt idx="5">
                  <c:v>133788.66666666666</c:v>
                </c:pt>
                <c:pt idx="6">
                  <c:v>140744.66666666666</c:v>
                </c:pt>
                <c:pt idx="7">
                  <c:v>168676</c:v>
                </c:pt>
                <c:pt idx="8">
                  <c:v>177071.66666666666</c:v>
                </c:pt>
                <c:pt idx="9">
                  <c:v>204736.33333333334</c:v>
                </c:pt>
                <c:pt idx="10">
                  <c:v>249172.66666666666</c:v>
                </c:pt>
                <c:pt idx="11">
                  <c:v>239448.2</c:v>
                </c:pt>
                <c:pt idx="12">
                  <c:v>258887</c:v>
                </c:pt>
                <c:pt idx="13">
                  <c:v>272697.90000000002</c:v>
                </c:pt>
                <c:pt idx="14">
                  <c:v>286208.2</c:v>
                </c:pt>
                <c:pt idx="15">
                  <c:v>310637.59999999998</c:v>
                </c:pt>
                <c:pt idx="16">
                  <c:v>308298.09999999998</c:v>
                </c:pt>
                <c:pt idx="17">
                  <c:v>349774.4</c:v>
                </c:pt>
                <c:pt idx="18">
                  <c:v>379339.7</c:v>
                </c:pt>
                <c:pt idx="19">
                  <c:v>379002.3</c:v>
                </c:pt>
                <c:pt idx="20">
                  <c:v>384240.6</c:v>
                </c:pt>
                <c:pt idx="21">
                  <c:v>405274.2</c:v>
                </c:pt>
                <c:pt idx="22">
                  <c:v>406539.3</c:v>
                </c:pt>
                <c:pt idx="23">
                  <c:v>442830.1</c:v>
                </c:pt>
                <c:pt idx="24">
                  <c:v>438205.3</c:v>
                </c:pt>
                <c:pt idx="25">
                  <c:v>467430.40000000002</c:v>
                </c:pt>
                <c:pt idx="26">
                  <c:v>497825.1</c:v>
                </c:pt>
                <c:pt idx="27">
                  <c:v>553794.1</c:v>
                </c:pt>
                <c:pt idx="28">
                  <c:v>576196.19999999995</c:v>
                </c:pt>
                <c:pt idx="29">
                  <c:v>565037.80000000005</c:v>
                </c:pt>
              </c:numCache>
            </c:numRef>
          </c:val>
          <c:smooth val="0"/>
          <c:extLst>
            <c:ext xmlns:c16="http://schemas.microsoft.com/office/drawing/2014/chart" uri="{C3380CC4-5D6E-409C-BE32-E72D297353CC}">
              <c16:uniqueId val="{00000001-FD71-45DE-A95F-3F39F3CB0F11}"/>
            </c:ext>
          </c:extLst>
        </c:ser>
        <c:dLbls>
          <c:showLegendKey val="0"/>
          <c:showVal val="0"/>
          <c:showCatName val="0"/>
          <c:showSerName val="0"/>
          <c:showPercent val="0"/>
          <c:showBubbleSize val="0"/>
        </c:dLbls>
        <c:smooth val="0"/>
        <c:axId val="443585392"/>
        <c:axId val="443585936"/>
      </c:lineChart>
      <c:catAx>
        <c:axId val="443585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85936"/>
        <c:crosses val="autoZero"/>
        <c:auto val="1"/>
        <c:lblAlgn val="ctr"/>
        <c:lblOffset val="100"/>
        <c:noMultiLvlLbl val="0"/>
      </c:catAx>
      <c:valAx>
        <c:axId val="4435859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µ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85392"/>
        <c:crosses val="autoZero"/>
        <c:crossBetween val="between"/>
      </c:valAx>
      <c:spPr>
        <a:noFill/>
        <a:ln>
          <a:noFill/>
        </a:ln>
        <a:effectLst/>
      </c:spPr>
    </c:plotArea>
    <c:legend>
      <c:legendPos val="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87980892836977E-2"/>
          <c:y val="8.9910062105368768E-2"/>
          <c:w val="0.88440392960614933"/>
          <c:h val="0.71656909100912325"/>
        </c:manualLayout>
      </c:layout>
      <c:lineChart>
        <c:grouping val="standard"/>
        <c:varyColors val="0"/>
        <c:ser>
          <c:idx val="0"/>
          <c:order val="0"/>
          <c:tx>
            <c:v>PSO_rastrigin</c:v>
          </c:tx>
          <c:spPr>
            <a:ln w="28575" cap="rnd">
              <a:solidFill>
                <a:schemeClr val="accent1"/>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4:$AL$53</c:f>
              <c:numCache>
                <c:formatCode>0.00</c:formatCode>
                <c:ptCount val="50"/>
                <c:pt idx="0">
                  <c:v>2104.8000000000002</c:v>
                </c:pt>
                <c:pt idx="1">
                  <c:v>4590.5</c:v>
                </c:pt>
                <c:pt idx="2">
                  <c:v>6382.6</c:v>
                </c:pt>
                <c:pt idx="3">
                  <c:v>8287.2999999999993</c:v>
                </c:pt>
                <c:pt idx="4">
                  <c:v>10463</c:v>
                </c:pt>
                <c:pt idx="5">
                  <c:v>12881.8</c:v>
                </c:pt>
                <c:pt idx="6">
                  <c:v>15068.1</c:v>
                </c:pt>
                <c:pt idx="7">
                  <c:v>16454</c:v>
                </c:pt>
                <c:pt idx="8">
                  <c:v>18941.5</c:v>
                </c:pt>
                <c:pt idx="9">
                  <c:v>20684.099999999999</c:v>
                </c:pt>
                <c:pt idx="10">
                  <c:v>24528.6</c:v>
                </c:pt>
                <c:pt idx="11">
                  <c:v>27287</c:v>
                </c:pt>
                <c:pt idx="12">
                  <c:v>32656.1</c:v>
                </c:pt>
                <c:pt idx="13">
                  <c:v>31165.1</c:v>
                </c:pt>
                <c:pt idx="14">
                  <c:v>30869.7</c:v>
                </c:pt>
                <c:pt idx="15">
                  <c:v>33254.9</c:v>
                </c:pt>
                <c:pt idx="16">
                  <c:v>34390.5</c:v>
                </c:pt>
                <c:pt idx="17">
                  <c:v>37968.1</c:v>
                </c:pt>
                <c:pt idx="18">
                  <c:v>39937.800000000003</c:v>
                </c:pt>
                <c:pt idx="19">
                  <c:v>41759.599999999999</c:v>
                </c:pt>
                <c:pt idx="20">
                  <c:v>45901.599999999999</c:v>
                </c:pt>
                <c:pt idx="21">
                  <c:v>50842.6</c:v>
                </c:pt>
                <c:pt idx="22">
                  <c:v>62474.6</c:v>
                </c:pt>
                <c:pt idx="23">
                  <c:v>60124</c:v>
                </c:pt>
                <c:pt idx="24">
                  <c:v>61835.7</c:v>
                </c:pt>
                <c:pt idx="25">
                  <c:v>62037.5</c:v>
                </c:pt>
                <c:pt idx="26">
                  <c:v>65063.8</c:v>
                </c:pt>
                <c:pt idx="27">
                  <c:v>68501.8</c:v>
                </c:pt>
                <c:pt idx="28">
                  <c:v>70934.5</c:v>
                </c:pt>
                <c:pt idx="29">
                  <c:v>77095.199999999997</c:v>
                </c:pt>
                <c:pt idx="30">
                  <c:v>82666</c:v>
                </c:pt>
                <c:pt idx="31">
                  <c:v>85431.3</c:v>
                </c:pt>
                <c:pt idx="32">
                  <c:v>80003.7</c:v>
                </c:pt>
                <c:pt idx="33">
                  <c:v>81316.600000000006</c:v>
                </c:pt>
                <c:pt idx="34">
                  <c:v>89336.3</c:v>
                </c:pt>
                <c:pt idx="35">
                  <c:v>96430</c:v>
                </c:pt>
                <c:pt idx="36">
                  <c:v>96456.5</c:v>
                </c:pt>
                <c:pt idx="37">
                  <c:v>95712.2</c:v>
                </c:pt>
                <c:pt idx="38">
                  <c:v>108447.5</c:v>
                </c:pt>
                <c:pt idx="39">
                  <c:v>106857</c:v>
                </c:pt>
                <c:pt idx="40">
                  <c:v>105738</c:v>
                </c:pt>
                <c:pt idx="41">
                  <c:v>105000.2</c:v>
                </c:pt>
                <c:pt idx="42">
                  <c:v>115748.2</c:v>
                </c:pt>
                <c:pt idx="43">
                  <c:v>114136.1</c:v>
                </c:pt>
                <c:pt idx="44">
                  <c:v>113212.1</c:v>
                </c:pt>
                <c:pt idx="45">
                  <c:v>111135</c:v>
                </c:pt>
                <c:pt idx="46">
                  <c:v>118961.4</c:v>
                </c:pt>
                <c:pt idx="47">
                  <c:v>122913.7</c:v>
                </c:pt>
                <c:pt idx="48">
                  <c:v>120548.8</c:v>
                </c:pt>
                <c:pt idx="49">
                  <c:v>113430.9</c:v>
                </c:pt>
              </c:numCache>
            </c:numRef>
          </c:val>
          <c:smooth val="0"/>
          <c:extLst>
            <c:ext xmlns:c16="http://schemas.microsoft.com/office/drawing/2014/chart" uri="{C3380CC4-5D6E-409C-BE32-E72D297353CC}">
              <c16:uniqueId val="{00000000-283A-41CF-863C-842CB246F13C}"/>
            </c:ext>
          </c:extLst>
        </c:ser>
        <c:ser>
          <c:idx val="1"/>
          <c:order val="1"/>
          <c:tx>
            <c:v>PySwarm_validation_rastrigin</c:v>
          </c:tx>
          <c:spPr>
            <a:ln w="28575" cap="rnd">
              <a:solidFill>
                <a:schemeClr val="accent2"/>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58:$AL$107</c:f>
              <c:numCache>
                <c:formatCode>0.00</c:formatCode>
                <c:ptCount val="50"/>
                <c:pt idx="0">
                  <c:v>26382.400000000001</c:v>
                </c:pt>
                <c:pt idx="1">
                  <c:v>26684.3</c:v>
                </c:pt>
                <c:pt idx="2">
                  <c:v>24086.2</c:v>
                </c:pt>
                <c:pt idx="3">
                  <c:v>24385.3</c:v>
                </c:pt>
                <c:pt idx="4">
                  <c:v>24985.3</c:v>
                </c:pt>
                <c:pt idx="5">
                  <c:v>23186.3</c:v>
                </c:pt>
                <c:pt idx="6">
                  <c:v>34280.1</c:v>
                </c:pt>
                <c:pt idx="7">
                  <c:v>23985.7</c:v>
                </c:pt>
                <c:pt idx="8">
                  <c:v>22310.2</c:v>
                </c:pt>
                <c:pt idx="9">
                  <c:v>26184.1</c:v>
                </c:pt>
                <c:pt idx="10">
                  <c:v>25185.1</c:v>
                </c:pt>
                <c:pt idx="11">
                  <c:v>26983.9</c:v>
                </c:pt>
                <c:pt idx="12">
                  <c:v>31581.3</c:v>
                </c:pt>
                <c:pt idx="13">
                  <c:v>28083.3</c:v>
                </c:pt>
                <c:pt idx="14">
                  <c:v>30082.3</c:v>
                </c:pt>
                <c:pt idx="15">
                  <c:v>28583.200000000001</c:v>
                </c:pt>
                <c:pt idx="16">
                  <c:v>31383.4</c:v>
                </c:pt>
                <c:pt idx="17">
                  <c:v>32379.3</c:v>
                </c:pt>
                <c:pt idx="18">
                  <c:v>32080.9</c:v>
                </c:pt>
                <c:pt idx="19">
                  <c:v>33084</c:v>
                </c:pt>
                <c:pt idx="20">
                  <c:v>31683.599999999999</c:v>
                </c:pt>
                <c:pt idx="21">
                  <c:v>34279.699999999997</c:v>
                </c:pt>
                <c:pt idx="22">
                  <c:v>28782.799999999999</c:v>
                </c:pt>
                <c:pt idx="23">
                  <c:v>28582.799999999999</c:v>
                </c:pt>
                <c:pt idx="24">
                  <c:v>31281.4</c:v>
                </c:pt>
                <c:pt idx="25">
                  <c:v>31581.5</c:v>
                </c:pt>
                <c:pt idx="26">
                  <c:v>40076.800000000003</c:v>
                </c:pt>
                <c:pt idx="27">
                  <c:v>30282.3</c:v>
                </c:pt>
                <c:pt idx="28">
                  <c:v>31881.4</c:v>
                </c:pt>
                <c:pt idx="29">
                  <c:v>31881.200000000001</c:v>
                </c:pt>
                <c:pt idx="30">
                  <c:v>32980.5</c:v>
                </c:pt>
                <c:pt idx="31">
                  <c:v>29282.799999999999</c:v>
                </c:pt>
                <c:pt idx="32">
                  <c:v>38777.300000000003</c:v>
                </c:pt>
                <c:pt idx="33">
                  <c:v>31781.9</c:v>
                </c:pt>
                <c:pt idx="34">
                  <c:v>32680.7</c:v>
                </c:pt>
                <c:pt idx="35">
                  <c:v>32381</c:v>
                </c:pt>
                <c:pt idx="36">
                  <c:v>41675.599999999999</c:v>
                </c:pt>
                <c:pt idx="37">
                  <c:v>35679.1</c:v>
                </c:pt>
                <c:pt idx="38">
                  <c:v>36878.6</c:v>
                </c:pt>
                <c:pt idx="39">
                  <c:v>33580.6</c:v>
                </c:pt>
                <c:pt idx="40">
                  <c:v>32980.6</c:v>
                </c:pt>
                <c:pt idx="41">
                  <c:v>41775.599999999999</c:v>
                </c:pt>
                <c:pt idx="42">
                  <c:v>38477.300000000003</c:v>
                </c:pt>
                <c:pt idx="43">
                  <c:v>35779</c:v>
                </c:pt>
                <c:pt idx="44">
                  <c:v>34279.800000000003</c:v>
                </c:pt>
                <c:pt idx="45">
                  <c:v>42875</c:v>
                </c:pt>
                <c:pt idx="46">
                  <c:v>35679.1</c:v>
                </c:pt>
                <c:pt idx="47">
                  <c:v>37977.800000000003</c:v>
                </c:pt>
                <c:pt idx="48">
                  <c:v>35679</c:v>
                </c:pt>
                <c:pt idx="49">
                  <c:v>44276.3</c:v>
                </c:pt>
              </c:numCache>
            </c:numRef>
          </c:val>
          <c:smooth val="0"/>
          <c:extLst>
            <c:ext xmlns:c16="http://schemas.microsoft.com/office/drawing/2014/chart" uri="{C3380CC4-5D6E-409C-BE32-E72D297353CC}">
              <c16:uniqueId val="{00000001-283A-41CF-863C-842CB246F13C}"/>
            </c:ext>
          </c:extLst>
        </c:ser>
        <c:dLbls>
          <c:showLegendKey val="0"/>
          <c:showVal val="0"/>
          <c:showCatName val="0"/>
          <c:showSerName val="0"/>
          <c:showPercent val="0"/>
          <c:showBubbleSize val="0"/>
        </c:dLbls>
        <c:smooth val="0"/>
        <c:axId val="443571792"/>
        <c:axId val="1116970880"/>
      </c:lineChart>
      <c:catAx>
        <c:axId val="443571792"/>
        <c:scaling>
          <c:orientation val="minMax"/>
        </c:scaling>
        <c:delete val="0"/>
        <c:axPos val="b"/>
        <c:title>
          <c:tx>
            <c:rich>
              <a:bodyPr/>
              <a:lstStyle/>
              <a:p>
                <a:pPr>
                  <a:defRPr/>
                </a:pPr>
                <a:r>
                  <a:rPr lang="en-GB"/>
                  <a:t>Number</a:t>
                </a:r>
                <a:r>
                  <a:rPr lang="en-GB" baseline="0"/>
                  <a:t> of particles</a:t>
                </a:r>
                <a:endParaRPr lang="en-GB"/>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970880"/>
        <c:crosses val="autoZero"/>
        <c:auto val="1"/>
        <c:lblAlgn val="ctr"/>
        <c:lblOffset val="100"/>
        <c:noMultiLvlLbl val="0"/>
      </c:catAx>
      <c:valAx>
        <c:axId val="1116970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0" i="0" baseline="0">
                    <a:effectLst/>
                  </a:rPr>
                  <a:t>Time (µs)</a:t>
                </a:r>
                <a:endParaRPr lang="en-GB"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GB" b="0"/>
              </a:p>
            </c:rich>
          </c:tx>
          <c:overlay val="0"/>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717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A$4:$A$27</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rastrigin!$L$4:$L$27</c:f>
              <c:numCache>
                <c:formatCode>0.00</c:formatCode>
                <c:ptCount val="24"/>
                <c:pt idx="0">
                  <c:v>20047.3</c:v>
                </c:pt>
                <c:pt idx="1">
                  <c:v>13523.1</c:v>
                </c:pt>
                <c:pt idx="2">
                  <c:v>15317.2</c:v>
                </c:pt>
                <c:pt idx="3">
                  <c:v>22691.3</c:v>
                </c:pt>
                <c:pt idx="4">
                  <c:v>21602.2</c:v>
                </c:pt>
                <c:pt idx="5">
                  <c:v>23199.599999999999</c:v>
                </c:pt>
                <c:pt idx="6">
                  <c:v>27995.1</c:v>
                </c:pt>
                <c:pt idx="7">
                  <c:v>27611.599999999999</c:v>
                </c:pt>
                <c:pt idx="8">
                  <c:v>31168.3</c:v>
                </c:pt>
                <c:pt idx="9">
                  <c:v>34774.199999999997</c:v>
                </c:pt>
                <c:pt idx="10">
                  <c:v>37271.1</c:v>
                </c:pt>
                <c:pt idx="11">
                  <c:v>46767.6</c:v>
                </c:pt>
                <c:pt idx="12">
                  <c:v>46621.2</c:v>
                </c:pt>
                <c:pt idx="13">
                  <c:v>44837.599999999999</c:v>
                </c:pt>
                <c:pt idx="14">
                  <c:v>46797.2</c:v>
                </c:pt>
                <c:pt idx="15">
                  <c:v>53190.9</c:v>
                </c:pt>
                <c:pt idx="16">
                  <c:v>55431.9</c:v>
                </c:pt>
                <c:pt idx="17">
                  <c:v>69147.8</c:v>
                </c:pt>
                <c:pt idx="18">
                  <c:v>72629.5</c:v>
                </c:pt>
                <c:pt idx="19">
                  <c:v>75543.5</c:v>
                </c:pt>
                <c:pt idx="20">
                  <c:v>80809</c:v>
                </c:pt>
                <c:pt idx="21">
                  <c:v>82551.3</c:v>
                </c:pt>
                <c:pt idx="22">
                  <c:v>84519.3</c:v>
                </c:pt>
                <c:pt idx="23">
                  <c:v>94233.5</c:v>
                </c:pt>
              </c:numCache>
            </c:numRef>
          </c:val>
          <c:smooth val="0"/>
          <c:extLst>
            <c:ext xmlns:c16="http://schemas.microsoft.com/office/drawing/2014/chart" uri="{C3380CC4-5D6E-409C-BE32-E72D297353CC}">
              <c16:uniqueId val="{00000000-C4E8-4CD1-8088-5EC56B161007}"/>
            </c:ext>
          </c:extLst>
        </c:ser>
        <c:ser>
          <c:idx val="1"/>
          <c:order val="1"/>
          <c:tx>
            <c:v>PySwarm_validation_rastrigin</c:v>
          </c:tx>
          <c:spPr>
            <a:ln w="28575" cap="rnd">
              <a:solidFill>
                <a:schemeClr val="accent2"/>
              </a:solidFill>
              <a:round/>
            </a:ln>
            <a:effectLst/>
          </c:spPr>
          <c:marker>
            <c:symbol val="none"/>
          </c:marker>
          <c:cat>
            <c:numRef>
              <c:f>rastrigin!$A$4:$A$27</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rastrigin!$L$58:$L$81</c:f>
              <c:numCache>
                <c:formatCode>0.00</c:formatCode>
                <c:ptCount val="24"/>
                <c:pt idx="0">
                  <c:v>24478.6</c:v>
                </c:pt>
                <c:pt idx="1">
                  <c:v>25505.8</c:v>
                </c:pt>
                <c:pt idx="2">
                  <c:v>24083.5</c:v>
                </c:pt>
                <c:pt idx="3">
                  <c:v>29582.3</c:v>
                </c:pt>
                <c:pt idx="4">
                  <c:v>25688.400000000001</c:v>
                </c:pt>
                <c:pt idx="5">
                  <c:v>25684.1</c:v>
                </c:pt>
                <c:pt idx="6">
                  <c:v>33280.199999999997</c:v>
                </c:pt>
                <c:pt idx="7">
                  <c:v>35772.5</c:v>
                </c:pt>
                <c:pt idx="8">
                  <c:v>45239.8</c:v>
                </c:pt>
                <c:pt idx="9">
                  <c:v>43117.7</c:v>
                </c:pt>
                <c:pt idx="10">
                  <c:v>43675.1</c:v>
                </c:pt>
                <c:pt idx="11">
                  <c:v>44812.1</c:v>
                </c:pt>
                <c:pt idx="12">
                  <c:v>48540.2</c:v>
                </c:pt>
                <c:pt idx="13">
                  <c:v>53094.3</c:v>
                </c:pt>
                <c:pt idx="14">
                  <c:v>56215.1</c:v>
                </c:pt>
                <c:pt idx="15">
                  <c:v>61384.5</c:v>
                </c:pt>
                <c:pt idx="16">
                  <c:v>61366.400000000001</c:v>
                </c:pt>
                <c:pt idx="17">
                  <c:v>64730.1</c:v>
                </c:pt>
                <c:pt idx="18">
                  <c:v>67558.2</c:v>
                </c:pt>
                <c:pt idx="19">
                  <c:v>73708.3</c:v>
                </c:pt>
                <c:pt idx="20">
                  <c:v>74833.7</c:v>
                </c:pt>
                <c:pt idx="21">
                  <c:v>81154</c:v>
                </c:pt>
                <c:pt idx="22">
                  <c:v>83579.399999999994</c:v>
                </c:pt>
                <c:pt idx="23">
                  <c:v>96780.4</c:v>
                </c:pt>
              </c:numCache>
            </c:numRef>
          </c:val>
          <c:smooth val="0"/>
          <c:extLst>
            <c:ext xmlns:c16="http://schemas.microsoft.com/office/drawing/2014/chart" uri="{C3380CC4-5D6E-409C-BE32-E72D297353CC}">
              <c16:uniqueId val="{00000001-C4E8-4CD1-8088-5EC56B161007}"/>
            </c:ext>
          </c:extLst>
        </c:ser>
        <c:dLbls>
          <c:showLegendKey val="0"/>
          <c:showVal val="0"/>
          <c:showCatName val="0"/>
          <c:showSerName val="0"/>
          <c:showPercent val="0"/>
          <c:showBubbleSize val="0"/>
        </c:dLbls>
        <c:smooth val="0"/>
        <c:axId val="1116961088"/>
        <c:axId val="1116963808"/>
      </c:lineChart>
      <c:catAx>
        <c:axId val="1116961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963808"/>
        <c:crosses val="autoZero"/>
        <c:auto val="1"/>
        <c:lblAlgn val="ctr"/>
        <c:lblOffset val="100"/>
        <c:noMultiLvlLbl val="0"/>
      </c:catAx>
      <c:valAx>
        <c:axId val="1116963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Time (</a:t>
                </a:r>
                <a:r>
                  <a:rPr lang="en-GB" baseline="0">
                    <a:latin typeface="Times New Roman" panose="02020603050405020304" pitchFamily="18" charset="0"/>
                    <a:cs typeface="Times New Roman" panose="02020603050405020304" pitchFamily="18" charset="0"/>
                  </a:rPr>
                  <a:t>µs</a:t>
                </a:r>
                <a:r>
                  <a:rPr lang="en-GB" baseline="0"/>
                  <a:t>)</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961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D4A33-9D4E-47D6-A01D-D3EBC37EC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TotalTime>
  <Pages>8</Pages>
  <Words>3222</Words>
  <Characters>1836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ana  Fatima</cp:lastModifiedBy>
  <cp:revision>13</cp:revision>
  <dcterms:created xsi:type="dcterms:W3CDTF">2020-06-22T07:27:00Z</dcterms:created>
  <dcterms:modified xsi:type="dcterms:W3CDTF">2020-06-28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